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C0FB36" w14:textId="0BF66BF3" w:rsidR="008F7D3B" w:rsidRDefault="008F7D3B" w:rsidP="00B962CD">
      <w:pPr>
        <w:rPr>
          <w:b/>
          <w:bCs/>
        </w:rPr>
      </w:pPr>
      <w:r>
        <w:rPr>
          <w:b/>
          <w:bCs/>
        </w:rPr>
        <w:t>Title</w:t>
      </w:r>
    </w:p>
    <w:p w14:paraId="18767D7C" w14:textId="77777777" w:rsidR="008F7D3B" w:rsidRDefault="008F7D3B" w:rsidP="008F7D3B">
      <w:pPr>
        <w:spacing w:after="0" w:line="240" w:lineRule="auto"/>
        <w:jc w:val="both"/>
      </w:pPr>
      <w:r>
        <w:t>Guidance and conceptual tools to inform the design, selection, and evaluation of research capacity strengthening interventions</w:t>
      </w:r>
    </w:p>
    <w:p w14:paraId="07980380" w14:textId="6DCAFE25" w:rsidR="008F7D3B" w:rsidRDefault="008F7D3B" w:rsidP="00B962CD">
      <w:pPr>
        <w:rPr>
          <w:b/>
          <w:bCs/>
        </w:rPr>
      </w:pPr>
    </w:p>
    <w:p w14:paraId="5F49E658" w14:textId="4292A357" w:rsidR="008F7D3B" w:rsidRDefault="008F7D3B" w:rsidP="00B962CD">
      <w:pPr>
        <w:rPr>
          <w:b/>
          <w:bCs/>
        </w:rPr>
      </w:pPr>
      <w:r>
        <w:rPr>
          <w:b/>
          <w:bCs/>
        </w:rPr>
        <w:t>Authors</w:t>
      </w:r>
    </w:p>
    <w:p w14:paraId="483EB5D6" w14:textId="5492DC50" w:rsidR="008F7D3B" w:rsidRDefault="008F7D3B" w:rsidP="008F7D3B">
      <w:pPr>
        <w:spacing w:after="0" w:line="240" w:lineRule="auto"/>
        <w:jc w:val="both"/>
        <w:rPr>
          <w:b/>
        </w:rPr>
      </w:pPr>
      <w:r w:rsidRPr="003C47A6">
        <w:t>Pulford J</w:t>
      </w:r>
      <w:r>
        <w:rPr>
          <w:vertAlign w:val="superscript"/>
        </w:rPr>
        <w:t>1</w:t>
      </w:r>
      <w:r w:rsidRPr="003C47A6">
        <w:t>, Crossman S</w:t>
      </w:r>
      <w:r>
        <w:t>.J</w:t>
      </w:r>
      <w:r>
        <w:rPr>
          <w:vertAlign w:val="superscript"/>
        </w:rPr>
        <w:t>1</w:t>
      </w:r>
      <w:r w:rsidRPr="003C47A6">
        <w:t>, Abomo P</w:t>
      </w:r>
      <w:r>
        <w:rPr>
          <w:vertAlign w:val="superscript"/>
        </w:rPr>
        <w:t>1</w:t>
      </w:r>
      <w:r>
        <w:t xml:space="preserve">, </w:t>
      </w:r>
      <w:r w:rsidRPr="003C47A6">
        <w:t xml:space="preserve">Amegee </w:t>
      </w:r>
      <w:r>
        <w:t xml:space="preserve">Quach </w:t>
      </w:r>
      <w:r w:rsidRPr="003C47A6">
        <w:t>J</w:t>
      </w:r>
      <w:r>
        <w:rPr>
          <w:vertAlign w:val="superscript"/>
        </w:rPr>
        <w:t>1</w:t>
      </w:r>
      <w:r w:rsidRPr="003C47A6">
        <w:t>, Begg S</w:t>
      </w:r>
      <w:r>
        <w:rPr>
          <w:vertAlign w:val="superscript"/>
        </w:rPr>
        <w:t>1</w:t>
      </w:r>
      <w:r w:rsidRPr="003C47A6">
        <w:t>,</w:t>
      </w:r>
      <w:r>
        <w:t xml:space="preserve"> Ding Y</w:t>
      </w:r>
      <w:r>
        <w:rPr>
          <w:vertAlign w:val="superscript"/>
        </w:rPr>
        <w:t>1</w:t>
      </w:r>
      <w:r w:rsidRPr="003C47A6">
        <w:t>, El Hajj T</w:t>
      </w:r>
      <w:r>
        <w:rPr>
          <w:vertAlign w:val="superscript"/>
        </w:rPr>
        <w:t>1</w:t>
      </w:r>
      <w:r w:rsidRPr="003C47A6">
        <w:t>, Bates I</w:t>
      </w:r>
      <w:r>
        <w:rPr>
          <w:vertAlign w:val="superscript"/>
        </w:rPr>
        <w:t>1</w:t>
      </w:r>
      <w:r w:rsidRPr="003C47A6">
        <w:t>.</w:t>
      </w:r>
    </w:p>
    <w:p w14:paraId="765D62D3" w14:textId="77A52991" w:rsidR="008F7D3B" w:rsidRDefault="008F7D3B" w:rsidP="00B962CD">
      <w:pPr>
        <w:rPr>
          <w:b/>
          <w:bCs/>
        </w:rPr>
      </w:pPr>
    </w:p>
    <w:p w14:paraId="163895B1" w14:textId="17BB9B5B" w:rsidR="008F7D3B" w:rsidRDefault="008F7D3B" w:rsidP="00B962CD">
      <w:pPr>
        <w:rPr>
          <w:b/>
          <w:bCs/>
        </w:rPr>
      </w:pPr>
      <w:r>
        <w:rPr>
          <w:b/>
          <w:bCs/>
        </w:rPr>
        <w:t>Affiliations</w:t>
      </w:r>
    </w:p>
    <w:p w14:paraId="1343B3C6" w14:textId="49779D4A" w:rsidR="008F7D3B" w:rsidRPr="008F7D3B" w:rsidRDefault="008F7D3B" w:rsidP="00B962CD">
      <w:r w:rsidRPr="008F7D3B">
        <w:t>1. Centre for Capacity Research, Liverpool School of Tropical Medicine, Liverpool, UK</w:t>
      </w:r>
    </w:p>
    <w:p w14:paraId="6DA141AA" w14:textId="5E6105CD" w:rsidR="008F7D3B" w:rsidRDefault="008F7D3B" w:rsidP="00B962CD">
      <w:pPr>
        <w:rPr>
          <w:b/>
          <w:bCs/>
        </w:rPr>
      </w:pPr>
    </w:p>
    <w:p w14:paraId="6516B3E8" w14:textId="55B3FB9A" w:rsidR="008F7D3B" w:rsidRDefault="008F7D3B" w:rsidP="00B962CD">
      <w:pPr>
        <w:rPr>
          <w:b/>
          <w:bCs/>
        </w:rPr>
      </w:pPr>
      <w:r>
        <w:rPr>
          <w:b/>
          <w:bCs/>
        </w:rPr>
        <w:t>Corresponding Author</w:t>
      </w:r>
    </w:p>
    <w:p w14:paraId="3EBF9D44" w14:textId="77777777" w:rsidR="008F7D3B" w:rsidRPr="008F2AE9" w:rsidRDefault="008F7D3B" w:rsidP="008F7D3B">
      <w:pPr>
        <w:spacing w:after="0" w:line="240" w:lineRule="auto"/>
        <w:jc w:val="both"/>
        <w:rPr>
          <w:rFonts w:ascii="Calibri" w:eastAsia="Calibri" w:hAnsi="Calibri" w:cs="Calibri"/>
          <w:bCs/>
          <w:color w:val="000000"/>
        </w:rPr>
      </w:pPr>
      <w:r w:rsidRPr="008F2AE9">
        <w:rPr>
          <w:rFonts w:ascii="Calibri" w:eastAsia="Calibri" w:hAnsi="Calibri" w:cs="Calibri"/>
          <w:bCs/>
          <w:color w:val="000000"/>
        </w:rPr>
        <w:t>Dr Justin Pulford</w:t>
      </w:r>
    </w:p>
    <w:p w14:paraId="58010F32" w14:textId="0D413A8F" w:rsidR="008F7D3B" w:rsidRPr="008F2AE9" w:rsidRDefault="000403D2" w:rsidP="008F7D3B">
      <w:pPr>
        <w:spacing w:after="0" w:line="240" w:lineRule="auto"/>
        <w:jc w:val="both"/>
        <w:rPr>
          <w:rFonts w:ascii="Calibri" w:eastAsia="Calibri" w:hAnsi="Calibri" w:cs="Calibri"/>
          <w:bCs/>
          <w:color w:val="000000"/>
        </w:rPr>
      </w:pPr>
      <w:r>
        <w:rPr>
          <w:rFonts w:ascii="Calibri" w:eastAsia="Calibri" w:hAnsi="Calibri" w:cs="Calibri"/>
          <w:bCs/>
          <w:color w:val="000000"/>
        </w:rPr>
        <w:t xml:space="preserve">Centre for Capacity Research </w:t>
      </w:r>
    </w:p>
    <w:p w14:paraId="3BB0D4AB" w14:textId="77777777" w:rsidR="008F7D3B" w:rsidRPr="008F2AE9" w:rsidRDefault="008F7D3B" w:rsidP="008F7D3B">
      <w:pPr>
        <w:spacing w:after="0" w:line="240" w:lineRule="auto"/>
        <w:jc w:val="both"/>
        <w:rPr>
          <w:rFonts w:ascii="Calibri" w:eastAsia="Calibri" w:hAnsi="Calibri" w:cs="Calibri"/>
          <w:bCs/>
          <w:color w:val="000000"/>
        </w:rPr>
      </w:pPr>
      <w:r w:rsidRPr="008F2AE9">
        <w:rPr>
          <w:rFonts w:ascii="Calibri" w:eastAsia="Calibri" w:hAnsi="Calibri" w:cs="Calibri"/>
          <w:bCs/>
          <w:color w:val="000000"/>
        </w:rPr>
        <w:t>Liverpool School of Tropical Medicine</w:t>
      </w:r>
    </w:p>
    <w:p w14:paraId="09DB865B" w14:textId="77777777" w:rsidR="008F7D3B" w:rsidRPr="008F2AE9" w:rsidRDefault="008F7D3B" w:rsidP="008F7D3B">
      <w:pPr>
        <w:spacing w:after="0" w:line="240" w:lineRule="auto"/>
        <w:jc w:val="both"/>
        <w:rPr>
          <w:rFonts w:ascii="Calibri" w:eastAsia="Calibri" w:hAnsi="Calibri" w:cs="Calibri"/>
          <w:bCs/>
          <w:color w:val="000000"/>
        </w:rPr>
      </w:pPr>
      <w:r w:rsidRPr="008F2AE9">
        <w:rPr>
          <w:rFonts w:ascii="Calibri" w:eastAsia="Calibri" w:hAnsi="Calibri" w:cs="Calibri"/>
          <w:bCs/>
          <w:color w:val="000000"/>
        </w:rPr>
        <w:t>Pembroke Place</w:t>
      </w:r>
    </w:p>
    <w:p w14:paraId="45BE098E" w14:textId="77777777" w:rsidR="008F7D3B" w:rsidRPr="008F2AE9" w:rsidRDefault="008F7D3B" w:rsidP="008F7D3B">
      <w:pPr>
        <w:spacing w:after="0" w:line="240" w:lineRule="auto"/>
        <w:jc w:val="both"/>
        <w:rPr>
          <w:rFonts w:ascii="Calibri" w:eastAsia="Calibri" w:hAnsi="Calibri" w:cs="Calibri"/>
          <w:bCs/>
          <w:color w:val="000000"/>
        </w:rPr>
      </w:pPr>
      <w:r w:rsidRPr="008F2AE9">
        <w:rPr>
          <w:rFonts w:ascii="Calibri" w:eastAsia="Calibri" w:hAnsi="Calibri" w:cs="Calibri"/>
          <w:bCs/>
          <w:color w:val="000000"/>
        </w:rPr>
        <w:t>Liverpool</w:t>
      </w:r>
    </w:p>
    <w:p w14:paraId="268164C7" w14:textId="1A703A52" w:rsidR="008F7D3B" w:rsidRPr="008F2AE9" w:rsidRDefault="008F7D3B" w:rsidP="008F7D3B">
      <w:pPr>
        <w:spacing w:after="0" w:line="240" w:lineRule="auto"/>
        <w:jc w:val="both"/>
        <w:rPr>
          <w:rFonts w:ascii="Calibri" w:eastAsia="Calibri" w:hAnsi="Calibri" w:cs="Calibri"/>
          <w:bCs/>
          <w:color w:val="000000"/>
        </w:rPr>
      </w:pPr>
      <w:r w:rsidRPr="008F2AE9">
        <w:rPr>
          <w:rFonts w:ascii="Calibri" w:eastAsia="Calibri" w:hAnsi="Calibri" w:cs="Calibri"/>
          <w:bCs/>
          <w:color w:val="000000"/>
        </w:rPr>
        <w:t>L3</w:t>
      </w:r>
      <w:r w:rsidR="000403D2">
        <w:rPr>
          <w:rFonts w:ascii="Calibri" w:eastAsia="Calibri" w:hAnsi="Calibri" w:cs="Calibri"/>
          <w:bCs/>
          <w:color w:val="000000"/>
        </w:rPr>
        <w:t xml:space="preserve"> </w:t>
      </w:r>
      <w:r w:rsidRPr="008F2AE9">
        <w:rPr>
          <w:rFonts w:ascii="Calibri" w:eastAsia="Calibri" w:hAnsi="Calibri" w:cs="Calibri"/>
          <w:bCs/>
          <w:color w:val="000000"/>
        </w:rPr>
        <w:t>5QA</w:t>
      </w:r>
    </w:p>
    <w:p w14:paraId="4D03F81D" w14:textId="77777777" w:rsidR="008F7D3B" w:rsidRPr="008F2AE9" w:rsidRDefault="008F7D3B" w:rsidP="008F7D3B">
      <w:pPr>
        <w:spacing w:after="0" w:line="240" w:lineRule="auto"/>
        <w:jc w:val="both"/>
        <w:rPr>
          <w:rFonts w:ascii="Calibri" w:eastAsia="Calibri" w:hAnsi="Calibri" w:cs="Calibri"/>
          <w:bCs/>
          <w:color w:val="000000"/>
        </w:rPr>
      </w:pPr>
      <w:r w:rsidRPr="008F2AE9">
        <w:rPr>
          <w:rFonts w:ascii="Calibri" w:eastAsia="Calibri" w:hAnsi="Calibri" w:cs="Calibri"/>
          <w:bCs/>
          <w:color w:val="000000"/>
        </w:rPr>
        <w:t>UK</w:t>
      </w:r>
    </w:p>
    <w:p w14:paraId="2C5257DD" w14:textId="77777777" w:rsidR="008F7D3B" w:rsidRPr="008F2AE9" w:rsidRDefault="008F7D3B" w:rsidP="008F7D3B">
      <w:pPr>
        <w:spacing w:after="0" w:line="240" w:lineRule="auto"/>
        <w:jc w:val="both"/>
        <w:rPr>
          <w:rFonts w:ascii="Calibri" w:eastAsia="Calibri" w:hAnsi="Calibri" w:cs="Calibri"/>
          <w:bCs/>
          <w:color w:val="000000"/>
        </w:rPr>
      </w:pPr>
      <w:r w:rsidRPr="008F2AE9">
        <w:rPr>
          <w:rFonts w:ascii="Calibri" w:eastAsia="Calibri" w:hAnsi="Calibri" w:cs="Calibri"/>
          <w:bCs/>
          <w:color w:val="000000"/>
        </w:rPr>
        <w:t xml:space="preserve">Email: </w:t>
      </w:r>
      <w:hyperlink r:id="rId7" w:history="1">
        <w:r w:rsidRPr="008F2AE9">
          <w:rPr>
            <w:rStyle w:val="Hyperlink"/>
            <w:rFonts w:ascii="Calibri" w:eastAsia="Calibri" w:hAnsi="Calibri" w:cs="Calibri"/>
            <w:bCs/>
          </w:rPr>
          <w:t>Justin.pulford@lstmed.ac.uk</w:t>
        </w:r>
      </w:hyperlink>
    </w:p>
    <w:p w14:paraId="74C82EFD" w14:textId="77777777" w:rsidR="008F7D3B" w:rsidRDefault="008F7D3B" w:rsidP="00B962CD">
      <w:pPr>
        <w:rPr>
          <w:b/>
          <w:bCs/>
        </w:rPr>
      </w:pPr>
    </w:p>
    <w:p w14:paraId="7DF3980D" w14:textId="211ABA70" w:rsidR="008F7D3B" w:rsidRDefault="008F7D3B" w:rsidP="00B962CD">
      <w:pPr>
        <w:rPr>
          <w:b/>
          <w:bCs/>
        </w:rPr>
      </w:pPr>
      <w:r>
        <w:rPr>
          <w:b/>
          <w:bCs/>
        </w:rPr>
        <w:t xml:space="preserve">Word Count </w:t>
      </w:r>
    </w:p>
    <w:p w14:paraId="196F1835" w14:textId="27A5EF6D" w:rsidR="008F7D3B" w:rsidRPr="008F7D3B" w:rsidRDefault="008F7D3B" w:rsidP="00B962CD">
      <w:r w:rsidRPr="008F7D3B">
        <w:t>2</w:t>
      </w:r>
      <w:r>
        <w:t>,</w:t>
      </w:r>
      <w:r w:rsidRPr="008F7D3B">
        <w:t>294</w:t>
      </w:r>
    </w:p>
    <w:p w14:paraId="10C8CFF7" w14:textId="77777777" w:rsidR="008F7D3B" w:rsidRDefault="008F7D3B" w:rsidP="00B962CD">
      <w:pPr>
        <w:rPr>
          <w:b/>
          <w:bCs/>
        </w:rPr>
      </w:pPr>
    </w:p>
    <w:p w14:paraId="40273E42" w14:textId="77777777" w:rsidR="008F7D3B" w:rsidRDefault="008F7D3B" w:rsidP="00B962CD">
      <w:pPr>
        <w:rPr>
          <w:b/>
          <w:bCs/>
        </w:rPr>
      </w:pPr>
    </w:p>
    <w:p w14:paraId="6B51FA43" w14:textId="77777777" w:rsidR="008F7D3B" w:rsidRDefault="008F7D3B" w:rsidP="00B962CD">
      <w:pPr>
        <w:rPr>
          <w:b/>
          <w:bCs/>
        </w:rPr>
      </w:pPr>
    </w:p>
    <w:p w14:paraId="2CA0D59B" w14:textId="77777777" w:rsidR="008F7D3B" w:rsidRDefault="008F7D3B" w:rsidP="00B962CD">
      <w:pPr>
        <w:rPr>
          <w:b/>
          <w:bCs/>
        </w:rPr>
      </w:pPr>
    </w:p>
    <w:p w14:paraId="047766F0" w14:textId="77777777" w:rsidR="008F7D3B" w:rsidRDefault="008F7D3B" w:rsidP="00B962CD">
      <w:pPr>
        <w:rPr>
          <w:b/>
          <w:bCs/>
        </w:rPr>
      </w:pPr>
    </w:p>
    <w:p w14:paraId="7748417D" w14:textId="77777777" w:rsidR="008F7D3B" w:rsidRDefault="008F7D3B" w:rsidP="00B962CD">
      <w:pPr>
        <w:rPr>
          <w:b/>
          <w:bCs/>
        </w:rPr>
      </w:pPr>
    </w:p>
    <w:p w14:paraId="269339E9" w14:textId="77777777" w:rsidR="008F7D3B" w:rsidRDefault="008F7D3B" w:rsidP="00B962CD">
      <w:pPr>
        <w:rPr>
          <w:b/>
          <w:bCs/>
        </w:rPr>
      </w:pPr>
    </w:p>
    <w:p w14:paraId="10646815" w14:textId="77777777" w:rsidR="008F7D3B" w:rsidRDefault="008F7D3B" w:rsidP="00B962CD">
      <w:pPr>
        <w:rPr>
          <w:b/>
          <w:bCs/>
        </w:rPr>
      </w:pPr>
    </w:p>
    <w:p w14:paraId="60B4E558" w14:textId="77777777" w:rsidR="008F7D3B" w:rsidRDefault="008F7D3B" w:rsidP="00B962CD">
      <w:pPr>
        <w:rPr>
          <w:b/>
          <w:bCs/>
        </w:rPr>
      </w:pPr>
    </w:p>
    <w:p w14:paraId="2726E7D7" w14:textId="77777777" w:rsidR="008F7D3B" w:rsidRDefault="008F7D3B" w:rsidP="00B962CD">
      <w:pPr>
        <w:rPr>
          <w:b/>
          <w:bCs/>
        </w:rPr>
      </w:pPr>
    </w:p>
    <w:p w14:paraId="752A9B43" w14:textId="77777777" w:rsidR="008F7D3B" w:rsidRDefault="008F7D3B" w:rsidP="00B962CD">
      <w:pPr>
        <w:rPr>
          <w:b/>
          <w:bCs/>
        </w:rPr>
      </w:pPr>
    </w:p>
    <w:p w14:paraId="754981F7" w14:textId="77777777" w:rsidR="008F7D3B" w:rsidRDefault="008F7D3B" w:rsidP="00B962CD">
      <w:pPr>
        <w:rPr>
          <w:b/>
          <w:bCs/>
        </w:rPr>
      </w:pPr>
    </w:p>
    <w:p w14:paraId="015C929D" w14:textId="77777777" w:rsidR="008F7D3B" w:rsidRDefault="008F7D3B" w:rsidP="00B962CD">
      <w:pPr>
        <w:rPr>
          <w:b/>
          <w:bCs/>
        </w:rPr>
      </w:pPr>
    </w:p>
    <w:p w14:paraId="6C780401" w14:textId="0BB3DABB" w:rsidR="00B962CD" w:rsidRPr="00124D86" w:rsidRDefault="00B962CD" w:rsidP="00B962CD">
      <w:pPr>
        <w:rPr>
          <w:b/>
          <w:bCs/>
        </w:rPr>
      </w:pPr>
      <w:r w:rsidRPr="003C47A6">
        <w:rPr>
          <w:b/>
          <w:bCs/>
        </w:rPr>
        <w:lastRenderedPageBreak/>
        <w:t>Introduction</w:t>
      </w:r>
    </w:p>
    <w:p w14:paraId="533E7D0B" w14:textId="089D0FAA" w:rsidR="00B962CD" w:rsidRPr="00E62CB7" w:rsidRDefault="00B962CD" w:rsidP="00E62CB7">
      <w:pPr>
        <w:autoSpaceDE w:val="0"/>
        <w:autoSpaceDN w:val="0"/>
        <w:adjustRightInd w:val="0"/>
        <w:spacing w:after="0" w:line="240" w:lineRule="auto"/>
        <w:jc w:val="both"/>
        <w:rPr>
          <w:rFonts w:cstheme="minorHAnsi"/>
        </w:rPr>
      </w:pPr>
      <w:bookmarkStart w:id="0" w:name="_Hlk65015551"/>
      <w:r w:rsidRPr="00E62CB7">
        <w:rPr>
          <w:rFonts w:cstheme="minorHAnsi"/>
        </w:rPr>
        <w:t xml:space="preserve">International development donors and governments have strengthened their commitment and spend on </w:t>
      </w:r>
      <w:r w:rsidR="00E60F86">
        <w:rPr>
          <w:rFonts w:cstheme="minorHAnsi"/>
        </w:rPr>
        <w:t>research capacity strengthening (</w:t>
      </w:r>
      <w:r w:rsidRPr="00E62CB7">
        <w:rPr>
          <w:rFonts w:cstheme="minorHAnsi"/>
        </w:rPr>
        <w:t>RCS</w:t>
      </w:r>
      <w:r w:rsidR="00E60F86">
        <w:rPr>
          <w:rFonts w:cstheme="minorHAnsi"/>
        </w:rPr>
        <w:t>)</w:t>
      </w:r>
      <w:r w:rsidRPr="00E62CB7">
        <w:rPr>
          <w:rFonts w:cstheme="minorHAnsi"/>
        </w:rPr>
        <w:t xml:space="preserve"> initiatives in low-and-middle-income countries (LMICs) in recent years</w:t>
      </w:r>
      <w:r w:rsidR="000D3CD4">
        <w:rPr>
          <w:rFonts w:cstheme="minorHAnsi"/>
        </w:rPr>
        <w:fldChar w:fldCharType="begin">
          <w:fldData xml:space="preserve">PEVuZE5vdGU+PENpdGU+PEF1dGhvcj5LaWxtYXJ4PC9BdXRob3I+PFllYXI+MjAyMDwvWWVhcj48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==
</w:fldData>
        </w:fldChar>
      </w:r>
      <w:r w:rsidR="000D3CD4">
        <w:rPr>
          <w:rFonts w:cstheme="minorHAnsi"/>
        </w:rPr>
        <w:instrText xml:space="preserve"> ADDIN EN.CITE </w:instrText>
      </w:r>
      <w:r w:rsidR="000D3CD4">
        <w:rPr>
          <w:rFonts w:cstheme="minorHAnsi"/>
        </w:rPr>
        <w:fldChar w:fldCharType="begin">
          <w:fldData xml:space="preserve">PEVuZE5vdGU+PENpdGU+PEF1dGhvcj5LaWxtYXJ4PC9BdXRob3I+PFllYXI+MjAyMDwvWWVhcj48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==
</w:fldData>
        </w:fldChar>
      </w:r>
      <w:r w:rsidR="000D3CD4">
        <w:rPr>
          <w:rFonts w:cstheme="minorHAnsi"/>
        </w:rPr>
        <w:instrText xml:space="preserve"> ADDIN EN.CITE.DATA </w:instrText>
      </w:r>
      <w:r w:rsidR="000D3CD4">
        <w:rPr>
          <w:rFonts w:cstheme="minorHAnsi"/>
        </w:rPr>
      </w:r>
      <w:r w:rsidR="000D3CD4">
        <w:rPr>
          <w:rFonts w:cstheme="minorHAnsi"/>
        </w:rPr>
        <w:fldChar w:fldCharType="end"/>
      </w:r>
      <w:r w:rsidR="000D3CD4">
        <w:rPr>
          <w:rFonts w:cstheme="minorHAnsi"/>
        </w:rPr>
      </w:r>
      <w:r w:rsidR="000D3CD4">
        <w:rPr>
          <w:rFonts w:cstheme="minorHAnsi"/>
        </w:rPr>
        <w:fldChar w:fldCharType="separate"/>
      </w:r>
      <w:r w:rsidR="000D3CD4" w:rsidRPr="000D3CD4">
        <w:rPr>
          <w:rFonts w:cstheme="minorHAnsi"/>
          <w:noProof/>
          <w:vertAlign w:val="superscript"/>
        </w:rPr>
        <w:t>1</w:t>
      </w:r>
      <w:r w:rsidR="000D3CD4">
        <w:rPr>
          <w:rFonts w:cstheme="minorHAnsi"/>
        </w:rPr>
        <w:fldChar w:fldCharType="end"/>
      </w:r>
      <w:r w:rsidRPr="00E62CB7">
        <w:rPr>
          <w:rFonts w:cstheme="minorHAnsi"/>
        </w:rPr>
        <w:t>. RCS support in a development context is provided on the basis that greater research capacity leads to socioeconomic growth through evidence-informed policy and practice, improvements in human capital and pro-poor products/technologies</w:t>
      </w:r>
      <w:r w:rsidRPr="00E62CB7">
        <w:rPr>
          <w:rFonts w:cstheme="minorHAnsi"/>
        </w:rPr>
        <w:fldChar w:fldCharType="begin"/>
      </w:r>
      <w:r w:rsidR="000D3CD4">
        <w:rPr>
          <w:rFonts w:cstheme="minorHAnsi"/>
        </w:rPr>
        <w:instrText xml:space="preserve"> ADDIN EN.CITE &lt;EndNote&gt;&lt;Cite&gt;&lt;Author&gt;COHRED&lt;/Author&gt;&lt;Year&gt;1990&lt;/Year&gt;&lt;RecNum&gt;5&lt;/RecNum&gt;&lt;DisplayText&gt;&lt;style face="superscript"&gt;2&lt;/style&gt;&lt;/DisplayText&gt;&lt;record&gt;&lt;rec-number&gt;5&lt;/rec-number&gt;&lt;foreign-keys&gt;&lt;key app="EN" db-id="saesatvt0dspwyefaz7x520822s5sxzrad95" timestamp="1608501657"&gt;5&lt;/key&gt;&lt;/foreign-keys&gt;&lt;ref-type name="Report"&gt;27&lt;/ref-type&gt;&lt;contributors&gt;&lt;authors&gt;&lt;author&gt;COHRED,&lt;/author&gt;&lt;/authors&gt;&lt;/contributors&gt;&lt;titles&gt;&lt;title&gt;Health research: essential link to equity in development&lt;/title&gt;&lt;/titles&gt;&lt;dates&gt;&lt;year&gt;1990&lt;/year&gt;&lt;/dates&gt;&lt;pub-location&gt;Oxford&lt;/pub-location&gt;&lt;publisher&gt;Commission on Health Research for Development&lt;/publisher&gt;&lt;urls&gt;&lt;/urls&gt;&lt;/record&gt;&lt;/Cite&gt;&lt;/EndNote&gt;</w:instrText>
      </w:r>
      <w:r w:rsidRPr="00E62CB7">
        <w:rPr>
          <w:rFonts w:cstheme="minorHAnsi"/>
        </w:rPr>
        <w:fldChar w:fldCharType="separate"/>
      </w:r>
      <w:r w:rsidR="000D3CD4" w:rsidRPr="000D3CD4">
        <w:rPr>
          <w:rFonts w:cstheme="minorHAnsi"/>
          <w:noProof/>
          <w:vertAlign w:val="superscript"/>
        </w:rPr>
        <w:t>2</w:t>
      </w:r>
      <w:r w:rsidRPr="00E62CB7">
        <w:rPr>
          <w:rFonts w:cstheme="minorHAnsi"/>
        </w:rPr>
        <w:fldChar w:fldCharType="end"/>
      </w:r>
      <w:r w:rsidRPr="00E62CB7">
        <w:rPr>
          <w:rFonts w:cstheme="minorHAnsi"/>
        </w:rPr>
        <w:t>. Despite increasing investment, the evidence-base pertaining to the design, selection and evaluation of RCS interventions in LMICs is limited at present confounding informed decision-making</w:t>
      </w:r>
      <w:r w:rsidR="00295BA2">
        <w:rPr>
          <w:rFonts w:cstheme="minorHAnsi"/>
        </w:rPr>
        <w:fldChar w:fldCharType="begin"/>
      </w:r>
      <w:r w:rsidR="000D3CD4">
        <w:rPr>
          <w:rFonts w:cstheme="minorHAnsi"/>
        </w:rPr>
        <w:instrText xml:space="preserve"> ADDIN EN.CITE &lt;EndNote&gt;&lt;Cite&gt;&lt;Author&gt;Gregorius&lt;/Author&gt;&lt;Year&gt;2018&lt;/Year&gt;&lt;RecNum&gt;13&lt;/RecNum&gt;&lt;DisplayText&gt;&lt;style face="superscript"&gt;3&lt;/style&gt;&lt;/DisplayText&gt;&lt;record&gt;&lt;rec-number&gt;13&lt;/rec-number&gt;&lt;foreign-keys&gt;&lt;key app="EN" db-id="saesatvt0dspwyefaz7x520822s5sxzrad95" timestamp="1611621427"&gt;13&lt;/key&gt;&lt;/foreign-keys&gt;&lt;ref-type name="Journal Article"&gt;17&lt;/ref-type&gt;&lt;contributors&gt;&lt;authors&gt;&lt;author&gt;Gregorius, S&lt;/author&gt;&lt;author&gt;Dean, L.&lt;/author&gt;&lt;author&gt;Cole, D. C.&lt;/author&gt;&lt;author&gt;Bates, I.&lt;/author&gt;&lt;/authors&gt;&lt;/contributors&gt;&lt;titles&gt;&lt;title&gt;The peer review process for awarding funds to international science research consortia: a qualitative developmental evaluation [version 3; peer review: 2 approved]&lt;/title&gt;&lt;secondary-title&gt;F1000Research&lt;/secondary-title&gt;&lt;/titles&gt;&lt;periodical&gt;&lt;full-title&gt;F1000Research&lt;/full-title&gt;&lt;/periodical&gt;&lt;pages&gt;1808&lt;/pages&gt;&lt;volume&gt;6&lt;/volume&gt;&lt;dates&gt;&lt;year&gt;2018&lt;/year&gt;&lt;/dates&gt;&lt;urls&gt;&lt;/urls&gt;&lt;electronic-resource-num&gt;https://doi.org/10.12688/f1000research.12496.3&lt;/electronic-resource-num&gt;&lt;/record&gt;&lt;/Cite&gt;&lt;/EndNote&gt;</w:instrText>
      </w:r>
      <w:r w:rsidR="00295BA2">
        <w:rPr>
          <w:rFonts w:cstheme="minorHAnsi"/>
        </w:rPr>
        <w:fldChar w:fldCharType="separate"/>
      </w:r>
      <w:r w:rsidR="000D3CD4" w:rsidRPr="000D3CD4">
        <w:rPr>
          <w:rFonts w:cstheme="minorHAnsi"/>
          <w:noProof/>
          <w:vertAlign w:val="superscript"/>
        </w:rPr>
        <w:t>3</w:t>
      </w:r>
      <w:r w:rsidR="00295BA2">
        <w:rPr>
          <w:rFonts w:cstheme="minorHAnsi"/>
        </w:rPr>
        <w:fldChar w:fldCharType="end"/>
      </w:r>
      <w:r w:rsidRPr="00E62CB7">
        <w:rPr>
          <w:rFonts w:cstheme="minorHAnsi"/>
        </w:rPr>
        <w:t>.. There are few robust outcome or impact evaluations of RCS interventions or agreed evaluation frameworks with standardised metrics, and the body of RCS literature that is available is highly fragmented</w:t>
      </w:r>
      <w:r w:rsidRPr="00E62CB7">
        <w:rPr>
          <w:rFonts w:cstheme="minorHAnsi"/>
        </w:rPr>
        <w:fldChar w:fldCharType="begin">
          <w:fldData xml:space="preserve">PEVuZE5vdGU+PENpdGU+PEF1dGhvcj5GcmFuemVuPC9BdXRob3I+PFllYXI+MjAxNzwvWWVhcj48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</w:fldData>
        </w:fldChar>
      </w:r>
      <w:r w:rsidR="000D3CD4">
        <w:rPr>
          <w:rFonts w:cstheme="minorHAnsi"/>
        </w:rPr>
        <w:instrText xml:space="preserve"> ADDIN EN.CITE </w:instrText>
      </w:r>
      <w:r w:rsidR="000D3CD4">
        <w:rPr>
          <w:rFonts w:cstheme="minorHAnsi"/>
        </w:rPr>
        <w:fldChar w:fldCharType="begin">
          <w:fldData xml:space="preserve">PEVuZE5vdGU+PENpdGU+PEF1dGhvcj5GcmFuemVuPC9BdXRob3I+PFllYXI+MjAxNzwvWWVhcj48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</w:fldData>
        </w:fldChar>
      </w:r>
      <w:r w:rsidR="000D3CD4">
        <w:rPr>
          <w:rFonts w:cstheme="minorHAnsi"/>
        </w:rPr>
        <w:instrText xml:space="preserve"> ADDIN EN.CITE.DATA </w:instrText>
      </w:r>
      <w:r w:rsidR="000D3CD4">
        <w:rPr>
          <w:rFonts w:cstheme="minorHAnsi"/>
        </w:rPr>
      </w:r>
      <w:r w:rsidR="000D3CD4">
        <w:rPr>
          <w:rFonts w:cstheme="minorHAnsi"/>
        </w:rPr>
        <w:fldChar w:fldCharType="end"/>
      </w:r>
      <w:r w:rsidRPr="00E62CB7">
        <w:rPr>
          <w:rFonts w:cstheme="minorHAnsi"/>
        </w:rPr>
      </w:r>
      <w:r w:rsidRPr="00E62CB7">
        <w:rPr>
          <w:rFonts w:cstheme="minorHAnsi"/>
        </w:rPr>
        <w:fldChar w:fldCharType="separate"/>
      </w:r>
      <w:r w:rsidR="000D3CD4" w:rsidRPr="000D3CD4">
        <w:rPr>
          <w:rFonts w:cstheme="minorHAnsi"/>
          <w:noProof/>
          <w:vertAlign w:val="superscript"/>
        </w:rPr>
        <w:t>4-7</w:t>
      </w:r>
      <w:r w:rsidRPr="00E62CB7">
        <w:rPr>
          <w:rFonts w:cstheme="minorHAnsi"/>
        </w:rPr>
        <w:fldChar w:fldCharType="end"/>
      </w:r>
      <w:r w:rsidRPr="00E62CB7">
        <w:rPr>
          <w:rFonts w:cstheme="minorHAnsi"/>
        </w:rPr>
        <w:t xml:space="preserve">. </w:t>
      </w:r>
      <w:r w:rsidR="00E60F86">
        <w:rPr>
          <w:rFonts w:cstheme="minorHAnsi"/>
        </w:rPr>
        <w:t>The current state of the RCS evidence-base reflects, in part, the inherent complexity of the RCS endeavour which may be characterised as a multifaceted, long-term, continuous process subject to a diverse range of influences and assumptions</w:t>
      </w:r>
      <w:r w:rsidR="000D3CD4">
        <w:rPr>
          <w:rFonts w:cstheme="minorHAnsi"/>
        </w:rPr>
        <w:fldChar w:fldCharType="begin"/>
      </w:r>
      <w:r w:rsidR="000D3CD4">
        <w:rPr>
          <w:rFonts w:cstheme="minorHAnsi"/>
        </w:rPr>
        <w:instrText xml:space="preserve"> ADDIN EN.CITE &lt;EndNote&gt;&lt;Cite&gt;&lt;Author&gt;Dean&lt;/Author&gt;&lt;Year&gt;2017&lt;/Year&gt;&lt;RecNum&gt;1&lt;/RecNum&gt;&lt;DisplayText&gt;&lt;style face="superscript"&gt;5&lt;/style&gt;&lt;/DisplayText&gt;&lt;record&gt;&lt;rec-number&gt;1&lt;/rec-number&gt;&lt;foreign-keys&gt;&lt;key app="EN" db-id="saesatvt0dspwyefaz7x520822s5sxzrad95" timestamp="1608501583"&gt;1&lt;/key&gt;&lt;/foreign-keys&gt;&lt;ref-type name="Journal Article"&gt;17&lt;/ref-type&gt;&lt;contributors&gt;&lt;authors&gt;&lt;author&gt;Dean, L.&lt;/author&gt;&lt;author&gt;Gregorius, S.&lt;/author&gt;&lt;author&gt;Bates, I.&lt;/author&gt;&lt;author&gt;Pulford, J.&lt;/author&gt;&lt;/authors&gt;&lt;/contributors&gt;&lt;auth-address&gt;Department of International Public Health, Capacity Research Unit, Liverpool School of Tropical Medicine, Liverpool, UK.&lt;/auth-address&gt;&lt;titles&gt;&lt;title&gt;Advancing the science of health research capacity strengthening in low-income and middle-income countries: a scoping review of the published literature, 2000-2016&lt;/title&gt;&lt;secondary-title&gt;BMJ Open&lt;/secondary-title&gt;&lt;/titles&gt;&lt;periodical&gt;&lt;full-title&gt;BMJ Open&lt;/full-title&gt;&lt;/periodical&gt;&lt;pages&gt;e018718&lt;/pages&gt;&lt;volume&gt;7&lt;/volume&gt;&lt;number&gt;12&lt;/number&gt;&lt;edition&gt;2017/12/09&lt;/edition&gt;&lt;keywords&gt;&lt;keyword&gt;*Capacity Building&lt;/keyword&gt;&lt;keyword&gt;*Developing Countries&lt;/keyword&gt;&lt;keyword&gt;Health Policy&lt;/keyword&gt;&lt;keyword&gt;Health Priorities&lt;/keyword&gt;&lt;keyword&gt;*Health Services Research/organization &amp;amp; administration&lt;/keyword&gt;&lt;keyword&gt;Humans&lt;/keyword&gt;&lt;keyword&gt;capacity strengthening&lt;/keyword&gt;&lt;keyword&gt;lmic&lt;/keyword&gt;&lt;keyword&gt;scoping review&lt;/keyword&gt;&lt;/keywords&gt;&lt;dates&gt;&lt;year&gt;2017&lt;/year&gt;&lt;pub-dates&gt;&lt;date&gt;Dec 6&lt;/date&gt;&lt;/pub-dates&gt;&lt;/dates&gt;&lt;isbn&gt;2044-6055 (Electronic)&amp;#xD;2044-6055 (Linking)&lt;/isbn&gt;&lt;accession-num&gt;29217727&lt;/accession-num&gt;&lt;urls&gt;&lt;related-urls&gt;&lt;url&gt;https://www.ncbi.nlm.nih.gov/pubmed/29217727&lt;/url&gt;&lt;/related-urls&gt;&lt;/urls&gt;&lt;custom2&gt;PMC5728300&lt;/custom2&gt;&lt;electronic-resource-num&gt;10.1136/bmjopen-2017-018718&lt;/electronic-resource-num&gt;&lt;/record&gt;&lt;/Cite&gt;&lt;/EndNote&gt;</w:instrText>
      </w:r>
      <w:r w:rsidR="000D3CD4">
        <w:rPr>
          <w:rFonts w:cstheme="minorHAnsi"/>
        </w:rPr>
        <w:fldChar w:fldCharType="separate"/>
      </w:r>
      <w:r w:rsidR="000D3CD4" w:rsidRPr="000D3CD4">
        <w:rPr>
          <w:rFonts w:cstheme="minorHAnsi"/>
          <w:noProof/>
          <w:vertAlign w:val="superscript"/>
        </w:rPr>
        <w:t>5</w:t>
      </w:r>
      <w:r w:rsidR="000D3CD4">
        <w:rPr>
          <w:rFonts w:cstheme="minorHAnsi"/>
        </w:rPr>
        <w:fldChar w:fldCharType="end"/>
      </w:r>
      <w:r w:rsidR="00E60F86">
        <w:rPr>
          <w:rFonts w:cstheme="minorHAnsi"/>
        </w:rPr>
        <w:t xml:space="preserve">. Yet it remains the case that </w:t>
      </w:r>
      <w:r w:rsidRPr="00E62CB7">
        <w:rPr>
          <w:rFonts w:cstheme="minorHAnsi"/>
        </w:rPr>
        <w:t xml:space="preserve"> there is not yet sufficient evidence to reliably inform which types of intervention, in which combinations, with which focus and in what proportion, are required to build research capacity effectively and sustainably in LMIC settings.</w:t>
      </w:r>
    </w:p>
    <w:p w14:paraId="1F4FF161" w14:textId="77777777" w:rsidR="00B962CD" w:rsidRDefault="00B962CD" w:rsidP="00B962CD">
      <w:pPr>
        <w:spacing w:after="0" w:line="240" w:lineRule="auto"/>
        <w:jc w:val="both"/>
      </w:pPr>
    </w:p>
    <w:p w14:paraId="58EBDCAB" w14:textId="4A16503A" w:rsidR="00B962CD" w:rsidRDefault="00B962CD" w:rsidP="00B962CD">
      <w:pPr>
        <w:spacing w:after="0" w:line="240" w:lineRule="auto"/>
        <w:jc w:val="both"/>
      </w:pPr>
      <w:r>
        <w:t>In this practice note</w:t>
      </w:r>
      <w:r w:rsidR="006A3C34">
        <w:t xml:space="preserve"> </w:t>
      </w:r>
      <w:r w:rsidRPr="006B57A0">
        <w:t xml:space="preserve">we present a set of conceptual tools designed to support decision-making </w:t>
      </w:r>
      <w:r w:rsidR="00CF0245">
        <w:t>by people who fund, implement</w:t>
      </w:r>
      <w:r w:rsidR="00080064">
        <w:t>,</w:t>
      </w:r>
      <w:r w:rsidR="00CF0245">
        <w:t xml:space="preserve"> or evaluate RCS programmes </w:t>
      </w:r>
      <w:r w:rsidRPr="006B57A0">
        <w:t>in this evidence-poor context. The tools may be used to inform: A) the design of RCS interventions in support of an overarching RCS goal, e.g. by parties tasked with strengthening research capacity in a particular focal area or by teams preparing a proposal for an RCS funding call; B) the selection of preferred RCS interventions from multiple intervention options, e.g. by a peer-review committee assessing proposals submitted to an RCS funding call or by implementing parties comparing the pros and cons of one potential RCS intervention with an alternative; and C) the evaluation of a collective RCS effort over a defined period of time, e.g.</w:t>
      </w:r>
      <w:r>
        <w:t xml:space="preserve"> by funders reviewing their RCS investments within or across programmes or by senior management reviewing the span of RCS activities carried out within their institute.    </w:t>
      </w:r>
    </w:p>
    <w:p w14:paraId="459FE018" w14:textId="1E90AA50" w:rsidR="006A3C34" w:rsidRDefault="006A3C34" w:rsidP="00B962CD">
      <w:pPr>
        <w:spacing w:after="0" w:line="240" w:lineRule="auto"/>
        <w:jc w:val="both"/>
      </w:pPr>
    </w:p>
    <w:p w14:paraId="6B7D826E" w14:textId="4FE53CEA" w:rsidR="00B962CD" w:rsidRPr="00CE6B3C" w:rsidRDefault="006A3C34" w:rsidP="00B962CD">
      <w:pPr>
        <w:spacing w:after="0" w:line="240" w:lineRule="auto"/>
        <w:jc w:val="both"/>
      </w:pPr>
      <w:r>
        <w:t xml:space="preserve">The tools themselves have been informed by our collective research and applied experience supporting a wide variety of RCS programme monitoring, evaluation, and learning undertaken as founding (IB) or current staff members of the Liverpool School of Tropical Medicine’s Centre for Capacity Research (CCR). The CCR has an explicit aim to ‘advance the science of capacity strengthening for sustainable development’, recognising the historical and structural </w:t>
      </w:r>
      <w:r>
        <w:rPr>
          <w:rFonts w:eastAsia="Times New Roman"/>
        </w:rPr>
        <w:t>inequalities have left some regions in need of capacity development, the need to ensure partners in such regions are sufficiently supported to equitable participate in, and lead, these capacity development efforts and that, ultimately, capacity strengthening in these regions will be accelerated by the development and application of robust, research-derived evidence and learning.</w:t>
      </w:r>
      <w:bookmarkEnd w:id="0"/>
    </w:p>
    <w:p w14:paraId="669FB4E4" w14:textId="77777777" w:rsidR="00134631" w:rsidRDefault="00134631" w:rsidP="00B962CD">
      <w:pPr>
        <w:spacing w:after="0" w:line="240" w:lineRule="auto"/>
        <w:rPr>
          <w:b/>
          <w:bCs/>
        </w:rPr>
      </w:pPr>
      <w:bookmarkStart w:id="1" w:name="_Hlk55851190"/>
    </w:p>
    <w:p w14:paraId="4901AEE5" w14:textId="4ADEF667" w:rsidR="00B962CD" w:rsidRPr="003C47A6" w:rsidRDefault="00B962CD" w:rsidP="00B962CD">
      <w:pPr>
        <w:spacing w:after="0" w:line="240" w:lineRule="auto"/>
      </w:pPr>
      <w:r>
        <w:rPr>
          <w:b/>
          <w:bCs/>
        </w:rPr>
        <w:t>RCS intervention design and selection</w:t>
      </w:r>
    </w:p>
    <w:p w14:paraId="609F679F" w14:textId="77777777" w:rsidR="00B962CD" w:rsidRDefault="00B962CD" w:rsidP="00B962CD">
      <w:pPr>
        <w:spacing w:after="0" w:line="240" w:lineRule="auto"/>
        <w:jc w:val="both"/>
      </w:pPr>
    </w:p>
    <w:p w14:paraId="5E573632" w14:textId="6FE23A48" w:rsidR="00B962CD" w:rsidRDefault="00B962CD" w:rsidP="00B962CD">
      <w:pPr>
        <w:spacing w:after="0" w:line="240" w:lineRule="auto"/>
        <w:jc w:val="both"/>
      </w:pPr>
      <w:r>
        <w:t>Multiple factors need to be considered when designing and/or selecting an RCS intervention. Intervention design/selection is first informed by the overarching goal of the RCS initiative, which whether modest or ambitious, should be agreed and understood among all relevant stakeholders including funders, implementing partners, and intervention beneficiaries</w:t>
      </w:r>
      <w:r w:rsidR="00062AE1">
        <w:fldChar w:fldCharType="begin"/>
      </w:r>
      <w:r w:rsidR="000D3CD4">
        <w:instrText xml:space="preserve"> ADDIN EN.CITE &lt;EndNote&gt;&lt;Cite&gt;&lt;Author&gt;Bates&lt;/Author&gt;&lt;Year&gt;2014&lt;/Year&gt;&lt;RecNum&gt;15&lt;/RecNum&gt;&lt;DisplayText&gt;&lt;style face="superscript"&gt;8&lt;/style&gt;&lt;/DisplayText&gt;&lt;record&gt;&lt;rec-number&gt;15&lt;/rec-number&gt;&lt;foreign-keys&gt;&lt;key app="EN" db-id="saesatvt0dspwyefaz7x520822s5sxzrad95" timestamp="1611621978"&gt;15&lt;/key&gt;&lt;/foreign-keys&gt;&lt;ref-type name="Journal Article"&gt;17&lt;/ref-type&gt;&lt;contributors&gt;&lt;authors&gt;&lt;author&gt;Bates, I.&lt;/author&gt;&lt;author&gt;Boyd, A.&lt;/author&gt;&lt;author&gt;Smith, H.&lt;/author&gt;&lt;author&gt;Cole, D. C.&lt;/author&gt;&lt;/authors&gt;&lt;/contributors&gt;&lt;auth-address&gt;Department of International Public Health, Liverpool School of Tropical Medicine, Pembroke Place, Liverpool L3 5QA, UK. ibates@liv.ac.uk.&lt;/auth-address&gt;&lt;titles&gt;&lt;title&gt;A practical and systematic approach to organisational capacity strengthening for research in the health sector in Africa&lt;/title&gt;&lt;secondary-title&gt;Health Res Policy Syst&lt;/secondary-title&gt;&lt;/titles&gt;&lt;periodical&gt;&lt;full-title&gt;Health Res Policy Syst&lt;/full-title&gt;&lt;/periodical&gt;&lt;pages&gt;11&lt;/pages&gt;&lt;volume&gt;12&lt;/volume&gt;&lt;edition&gt;2014/03/04&lt;/edition&gt;&lt;keywords&gt;&lt;keyword&gt;Africa&lt;/keyword&gt;&lt;keyword&gt;Capacity Building/*organization &amp;amp; administration&lt;/keyword&gt;&lt;keyword&gt;Evidence-Based Practice&lt;/keyword&gt;&lt;keyword&gt;Health Services Research/*organization &amp;amp; administration&lt;/keyword&gt;&lt;keyword&gt;Organizational Objectives&lt;/keyword&gt;&lt;keyword&gt;*Organizational Policy&lt;/keyword&gt;&lt;keyword&gt;Planning Techniques&lt;/keyword&gt;&lt;keyword&gt;Program Evaluation&lt;/keyword&gt;&lt;/keywords&gt;&lt;dates&gt;&lt;year&gt;2014&lt;/year&gt;&lt;pub-dates&gt;&lt;date&gt;Mar 3&lt;/date&gt;&lt;/pub-dates&gt;&lt;/dates&gt;&lt;isbn&gt;1478-4505 (Electronic)&amp;#xD;1478-4505 (Linking)&lt;/isbn&gt;&lt;accession-num&gt;24581148&lt;/accession-num&gt;&lt;urls&gt;&lt;related-urls&gt;&lt;url&gt;https://www.ncbi.nlm.nih.gov/pubmed/24581148&lt;/url&gt;&lt;/related-urls&gt;&lt;/urls&gt;&lt;custom2&gt;PMC3975897&lt;/custom2&gt;&lt;electronic-resource-num&gt;10.1186/1478-4505-12-11&lt;/electronic-resource-num&gt;&lt;/record&gt;&lt;/Cite&gt;&lt;/EndNote&gt;</w:instrText>
      </w:r>
      <w:r w:rsidR="00062AE1">
        <w:fldChar w:fldCharType="separate"/>
      </w:r>
      <w:r w:rsidR="000D3CD4" w:rsidRPr="000D3CD4">
        <w:rPr>
          <w:noProof/>
          <w:vertAlign w:val="superscript"/>
        </w:rPr>
        <w:t>8</w:t>
      </w:r>
      <w:r w:rsidR="00062AE1">
        <w:fldChar w:fldCharType="end"/>
      </w:r>
      <w:r>
        <w:t>.  The RCS goal must be clearly articulated from the outset, ideally within the frame of an initiative-specific theory of change (ToC) that may be stand-alone or nested within a broader set of ToCs collectively describing a pathway from intervention through to higher level national impact</w:t>
      </w:r>
      <w:r w:rsidR="00062AE1">
        <w:fldChar w:fldCharType="begin"/>
      </w:r>
      <w:r w:rsidR="000D3CD4">
        <w:instrText xml:space="preserve"> ADDIN EN.CITE &lt;EndNote&gt;&lt;Cite&gt;&lt;Author&gt;Khisa&lt;/Author&gt;&lt;Year&gt;2019&lt;/Year&gt;&lt;RecNum&gt;16&lt;/RecNum&gt;&lt;DisplayText&gt;&lt;style face="superscript"&gt;9&lt;/style&gt;&lt;/DisplayText&gt;&lt;record&gt;&lt;rec-number&gt;16&lt;/rec-number&gt;&lt;foreign-keys&gt;&lt;key app="EN" db-id="saesatvt0dspwyefaz7x520822s5sxzrad95" timestamp="1611622381"&gt;16&lt;/key&gt;&lt;/foreign-keys&gt;&lt;ref-type name="Report"&gt;27&lt;/ref-type&gt;&lt;contributors&gt;&lt;authors&gt;&lt;author&gt;Khisa, A&lt;/author&gt;&lt;author&gt;Gitau, E&lt;/author&gt;&lt;author&gt;Pulford, J&lt;/author&gt;&lt;author&gt;Bates, I.&lt;/author&gt;&lt;/authors&gt;&lt;/contributors&gt;&lt;titles&gt;&lt;title&gt;A framework and indicators to improve research capacity strengthening evaluation practice.&lt;/title&gt;&lt;/titles&gt;&lt;dates&gt;&lt;year&gt;2019&lt;/year&gt;&lt;/dates&gt;&lt;pub-location&gt;Liverpool&lt;/pub-location&gt;&lt;publisher&gt;Liverpool School of Tropical Medicine and the African Population Health Research Centre&lt;/publisher&gt;&lt;urls&gt;&lt;/urls&gt;&lt;electronic-resource-num&gt;https://www.gov.uk/research-for-development-outputs/a-framework-and-indicators-to-improve-research-capacity-strengthening-evaluation-practice&lt;/electronic-resource-num&gt;&lt;/record&gt;&lt;/Cite&gt;&lt;/EndNote&gt;</w:instrText>
      </w:r>
      <w:r w:rsidR="00062AE1">
        <w:fldChar w:fldCharType="separate"/>
      </w:r>
      <w:r w:rsidR="000D3CD4" w:rsidRPr="000D3CD4">
        <w:rPr>
          <w:noProof/>
          <w:vertAlign w:val="superscript"/>
        </w:rPr>
        <w:t>9</w:t>
      </w:r>
      <w:r w:rsidR="00062AE1">
        <w:fldChar w:fldCharType="end"/>
      </w:r>
      <w:r>
        <w:t xml:space="preserve">. RCS intervention design/selection will also inevitably be influenced by the available resources (human, financial, physical) as well as contextual constraints. In almost any context and irrespective of the overarching goal and available resources, multiple and potentially diverse options for RCS intervention will be viable. </w:t>
      </w:r>
      <w:r w:rsidRPr="00AF2C0E">
        <w:t>For example,</w:t>
      </w:r>
      <w:r w:rsidR="00193A2C">
        <w:t xml:space="preserve"> RCS interventions may target individual researchers, the research institutions to which they belong or other aspects of the broader research ‘system’ essential to research production and </w:t>
      </w:r>
      <w:r w:rsidR="00193A2C" w:rsidRPr="000B1E35">
        <w:t>uptake</w:t>
      </w:r>
      <w:r w:rsidR="000B1E35">
        <w:fldChar w:fldCharType="begin"/>
      </w:r>
      <w:r w:rsidR="000D3CD4">
        <w:instrText xml:space="preserve"> ADDIN EN.CITE &lt;EndNote&gt;&lt;Cite&gt;&lt;Author&gt;ESSENCE on Health Research&lt;/Author&gt;&lt;Year&gt;2016&lt;/Year&gt;&lt;RecNum&gt;18&lt;/RecNum&gt;&lt;DisplayText&gt;&lt;style face="superscript"&gt;10&lt;/style&gt;&lt;/DisplayText&gt;&lt;record&gt;&lt;rec-number&gt;18&lt;/rec-number&gt;&lt;foreign-keys&gt;&lt;key app="EN" db-id="saesatvt0dspwyefaz7x520822s5sxzrad95" timestamp="1611623978"&gt;18&lt;/key&gt;&lt;/foreign-keys&gt;&lt;ref-type name="Report"&gt;27&lt;/ref-type&gt;&lt;contributors&gt;&lt;authors&gt;&lt;author&gt;ESSENCE on Health Research,&lt;/author&gt;&lt;/authors&gt;&lt;/contributors&gt;&lt;titles&gt;&lt;title&gt;Planning, monitoring and evaluation framework for research capacity strengthening&lt;/title&gt;&lt;/titles&gt;&lt;dates&gt;&lt;year&gt;2016&lt;/year&gt;&lt;/dates&gt;&lt;pub-location&gt;Geneva&lt;/pub-location&gt;&lt;publisher&gt;TDR/World Health Organisation&lt;/publisher&gt;&lt;urls&gt;&lt;related-urls&gt;&lt;url&gt;http://www.who.int/tdr/partnerships/essence/en/&lt;/url&gt;&lt;/related-urls&gt;&lt;/urls&gt;&lt;/record&gt;&lt;/Cite&gt;&lt;/EndNote&gt;</w:instrText>
      </w:r>
      <w:r w:rsidR="000B1E35">
        <w:fldChar w:fldCharType="separate"/>
      </w:r>
      <w:r w:rsidR="000D3CD4" w:rsidRPr="000D3CD4">
        <w:rPr>
          <w:noProof/>
          <w:vertAlign w:val="superscript"/>
        </w:rPr>
        <w:t>10</w:t>
      </w:r>
      <w:r w:rsidR="000B1E35">
        <w:fldChar w:fldCharType="end"/>
      </w:r>
      <w:r w:rsidR="00193A2C" w:rsidRPr="000B1E35">
        <w:t>.</w:t>
      </w:r>
      <w:r w:rsidR="00193A2C">
        <w:t xml:space="preserve">  </w:t>
      </w:r>
      <w:r w:rsidR="00226552">
        <w:lastRenderedPageBreak/>
        <w:t>Capacity strengthening needs may also be vast and highly variable, ranging from training provision to infrastructure development to legislation/policy formulation</w:t>
      </w:r>
      <w:r w:rsidR="00EA0BFB">
        <w:fldChar w:fldCharType="begin"/>
      </w:r>
      <w:r w:rsidR="000D3CD4">
        <w:instrText xml:space="preserve"> ADDIN EN.CITE &lt;EndNote&gt;&lt;Cite&gt;&lt;Author&gt;Pulford&lt;/Author&gt;&lt;Year&gt;2020&lt;/Year&gt;&lt;RecNum&gt;17&lt;/RecNum&gt;&lt;DisplayText&gt;&lt;style face="superscript"&gt;11&lt;/style&gt;&lt;/DisplayText&gt;&lt;record&gt;&lt;rec-number&gt;17&lt;/rec-number&gt;&lt;foreign-keys&gt;&lt;key app="EN" db-id="saesatvt0dspwyefaz7x520822s5sxzrad95" timestamp="1611622914"&gt;17&lt;/key&gt;&lt;/foreign-keys&gt;&lt;ref-type name="Journal Article"&gt;17&lt;/ref-type&gt;&lt;contributors&gt;&lt;authors&gt;&lt;author&gt;Pulford, J&lt;/author&gt;&lt;author&gt;Crossman, S&lt;/author&gt;&lt;author&gt;Begg, S&lt;/author&gt;&lt;author&gt;Amegee Quach, J.&lt;/author&gt;&lt;author&gt;Abomo, P&lt;/author&gt;&lt;author&gt;El Hajj, T&lt;/author&gt;&lt;author&gt;Bates, I.&lt;/author&gt;&lt;/authors&gt;&lt;/contributors&gt;&lt;titles&gt;&lt;title&gt;Strengthening research management and support services in sub-Saharan African universities and research institutions [version 2; peer review: 1 approved, 2 approved with reservations]&lt;/title&gt;&lt;secondary-title&gt;AAS Open Research&lt;/secondary-title&gt;&lt;/titles&gt;&lt;periodical&gt;&lt;full-title&gt;AAS Open Research&lt;/full-title&gt;&lt;/periodical&gt;&lt;pages&gt;31&lt;/pages&gt;&lt;volume&gt;3&lt;/volume&gt;&lt;dates&gt;&lt;year&gt;2020&lt;/year&gt;&lt;/dates&gt;&lt;urls&gt;&lt;/urls&gt;&lt;electronic-resource-num&gt;https://doi.org/10.12688/aasopenres.13100.2&lt;/electronic-resource-num&gt;&lt;/record&gt;&lt;/Cite&gt;&lt;/EndNote&gt;</w:instrText>
      </w:r>
      <w:r w:rsidR="00EA0BFB">
        <w:fldChar w:fldCharType="separate"/>
      </w:r>
      <w:r w:rsidR="000D3CD4" w:rsidRPr="000D3CD4">
        <w:rPr>
          <w:noProof/>
          <w:vertAlign w:val="superscript"/>
        </w:rPr>
        <w:t>11</w:t>
      </w:r>
      <w:r w:rsidR="00EA0BFB">
        <w:fldChar w:fldCharType="end"/>
      </w:r>
      <w:r w:rsidR="00226552">
        <w:t xml:space="preserve">. </w:t>
      </w:r>
      <w:bookmarkStart w:id="2" w:name="_Hlk56946559"/>
      <w:r w:rsidRPr="00AF2C0E">
        <w:t xml:space="preserve">Thus, different types of intervention may be required to support and </w:t>
      </w:r>
      <w:r>
        <w:t>achieve</w:t>
      </w:r>
      <w:r w:rsidRPr="00AF2C0E">
        <w:t xml:space="preserve"> the same overarching RCS goal and efficiencies may be gained or lost depending upon the degree to which any new intervention complements prior, concurrent</w:t>
      </w:r>
      <w:r w:rsidR="00080064">
        <w:t>,</w:t>
      </w:r>
      <w:r w:rsidRPr="00AF2C0E">
        <w:t xml:space="preserve"> or future RCS efforts.</w:t>
      </w:r>
      <w:bookmarkEnd w:id="1"/>
    </w:p>
    <w:bookmarkEnd w:id="2"/>
    <w:p w14:paraId="52C70A88" w14:textId="77777777" w:rsidR="00B962CD" w:rsidRDefault="00B962CD" w:rsidP="00B962CD">
      <w:pPr>
        <w:spacing w:after="0" w:line="240" w:lineRule="auto"/>
        <w:jc w:val="both"/>
      </w:pPr>
    </w:p>
    <w:p w14:paraId="38EBF29A" w14:textId="77777777" w:rsidR="00B962CD" w:rsidRDefault="00B962CD" w:rsidP="00B962CD">
      <w:pPr>
        <w:spacing w:after="0" w:line="240" w:lineRule="auto"/>
        <w:jc w:val="both"/>
      </w:pPr>
      <w:r>
        <w:t xml:space="preserve">Navigating this ‘choice overload’, exacerbated by the lack of robust guiding evidence, can be a challenge.  The following conceptual tools provide means to inform RCS intervention design and/or selection, focusing on: </w:t>
      </w:r>
    </w:p>
    <w:p w14:paraId="4EC6C6B3" w14:textId="77777777" w:rsidR="00B962CD" w:rsidRDefault="00B962CD" w:rsidP="00B962CD">
      <w:pPr>
        <w:spacing w:after="0" w:line="240" w:lineRule="auto"/>
        <w:jc w:val="both"/>
      </w:pPr>
    </w:p>
    <w:p w14:paraId="3AC1A92E" w14:textId="77777777" w:rsidR="00B962CD" w:rsidRDefault="00B962CD" w:rsidP="00B962CD">
      <w:pPr>
        <w:pStyle w:val="ListParagraph"/>
        <w:numPr>
          <w:ilvl w:val="0"/>
          <w:numId w:val="1"/>
        </w:numPr>
        <w:spacing w:after="0" w:line="240" w:lineRule="auto"/>
        <w:jc w:val="both"/>
      </w:pPr>
      <w:r>
        <w:t xml:space="preserve">Configuration - what activity, or combination of activities, would the RCS intervention(s) consist of, and to what degree would multiple activities be integrated? </w:t>
      </w:r>
    </w:p>
    <w:p w14:paraId="32840F9F" w14:textId="27969D28" w:rsidR="00B962CD" w:rsidRDefault="00B962CD" w:rsidP="00B962CD">
      <w:pPr>
        <w:pStyle w:val="ListParagraph"/>
        <w:numPr>
          <w:ilvl w:val="0"/>
          <w:numId w:val="1"/>
        </w:numPr>
        <w:spacing w:after="0" w:line="240" w:lineRule="auto"/>
        <w:jc w:val="both"/>
      </w:pPr>
      <w:r>
        <w:t xml:space="preserve">Implementation complexity - where various RCS intervention options exist how complex would each intervention option be to implement relative to another? </w:t>
      </w:r>
    </w:p>
    <w:p w14:paraId="0F580C4C" w14:textId="77777777" w:rsidR="00B962CD" w:rsidRDefault="00B962CD" w:rsidP="00B962CD">
      <w:pPr>
        <w:pStyle w:val="ListParagraph"/>
        <w:numPr>
          <w:ilvl w:val="0"/>
          <w:numId w:val="1"/>
        </w:numPr>
        <w:spacing w:after="0" w:line="240" w:lineRule="auto"/>
        <w:jc w:val="both"/>
      </w:pPr>
      <w:r>
        <w:t xml:space="preserve">Anticipated impact - what might the anticipated impact of alternative RCS interventions be?  </w:t>
      </w:r>
    </w:p>
    <w:p w14:paraId="3FDC88AA" w14:textId="77777777" w:rsidR="00B962CD" w:rsidRDefault="00B962CD" w:rsidP="00B962CD">
      <w:pPr>
        <w:spacing w:after="0" w:line="240" w:lineRule="auto"/>
        <w:jc w:val="both"/>
      </w:pPr>
    </w:p>
    <w:p w14:paraId="0A73BF6C" w14:textId="77777777" w:rsidR="00B962CD" w:rsidRPr="000F5053" w:rsidRDefault="00B962CD" w:rsidP="00B962CD">
      <w:pPr>
        <w:spacing w:after="0" w:line="240" w:lineRule="auto"/>
        <w:jc w:val="both"/>
        <w:rPr>
          <w:i/>
          <w:iCs/>
        </w:rPr>
      </w:pPr>
      <w:r w:rsidRPr="000F5053">
        <w:rPr>
          <w:i/>
          <w:iCs/>
        </w:rPr>
        <w:t>Configuration</w:t>
      </w:r>
    </w:p>
    <w:p w14:paraId="6F6B8802" w14:textId="16D08B21" w:rsidR="00B370E8" w:rsidRDefault="00B962CD" w:rsidP="00B962CD">
      <w:pPr>
        <w:spacing w:after="0" w:line="240" w:lineRule="auto"/>
        <w:jc w:val="both"/>
      </w:pPr>
      <w:r w:rsidRPr="003C47A6">
        <w:t>RCS intervention</w:t>
      </w:r>
      <w:r>
        <w:t>s</w:t>
      </w:r>
      <w:r w:rsidRPr="003C47A6">
        <w:t xml:space="preserve"> </w:t>
      </w:r>
      <w:r>
        <w:t xml:space="preserve">consist of at least one, but potentially many, activities.  Figure </w:t>
      </w:r>
      <w:r w:rsidR="00605FD0">
        <w:t xml:space="preserve">1 </w:t>
      </w:r>
      <w:r>
        <w:t>depicts multiple configurations of an RCS intervention drawing on the example of four common RCS activities. As shown</w:t>
      </w:r>
      <w:r w:rsidRPr="003C47A6">
        <w:t xml:space="preserve">, each </w:t>
      </w:r>
      <w:r>
        <w:t>activity</w:t>
      </w:r>
      <w:r w:rsidRPr="003C47A6">
        <w:t xml:space="preserve"> may be delivered in isolation or </w:t>
      </w:r>
      <w:r>
        <w:t xml:space="preserve">in varying degrees of </w:t>
      </w:r>
      <w:r w:rsidRPr="003C47A6">
        <w:t>combination</w:t>
      </w:r>
      <w:r>
        <w:t>.</w:t>
      </w:r>
      <w:r w:rsidRPr="003C47A6">
        <w:t xml:space="preserve"> </w:t>
      </w:r>
      <w:r>
        <w:t xml:space="preserve">For example, an intervention could consist of the purchase of laboratory equipment (one activity); or the purchase of laboratory equipment plus the provision of biosecurity training to laboratory staff (two activities, </w:t>
      </w:r>
      <w:r w:rsidR="00B370E8">
        <w:t>partial</w:t>
      </w:r>
      <w:r>
        <w:t xml:space="preserve"> integration); or the purchase of laboratory equipment, plus the provision of biosecurity training to laboratory staff,</w:t>
      </w:r>
      <w:r w:rsidDel="0063381E">
        <w:t xml:space="preserve"> </w:t>
      </w:r>
      <w:r>
        <w:t xml:space="preserve">plus the upskilling of a laboratory manager to ensure regular maintenance and proper use of the equipment (many activities, </w:t>
      </w:r>
      <w:r w:rsidR="00B370E8">
        <w:t>substantial</w:t>
      </w:r>
      <w:r>
        <w:t xml:space="preserve"> integrat</w:t>
      </w:r>
      <w:r w:rsidR="00B370E8">
        <w:t>ion</w:t>
      </w:r>
      <w:r>
        <w:t xml:space="preserve">). </w:t>
      </w:r>
      <w:r w:rsidR="00E14A2F">
        <w:t xml:space="preserve">The optimal number and level of integration between activities within a RCS intervention will </w:t>
      </w:r>
      <w:r w:rsidR="0026044C">
        <w:t>always be highly context dependent;</w:t>
      </w:r>
      <w:r w:rsidR="00E14A2F">
        <w:t xml:space="preserve"> however, </w:t>
      </w:r>
      <w:r w:rsidR="00BB2781">
        <w:t xml:space="preserve">it may reasonably be assumed that the </w:t>
      </w:r>
      <w:r w:rsidR="00350568">
        <w:t>potential for impact will be greater if additional activities are delivered (e.g. providing activities ‘</w:t>
      </w:r>
      <w:r w:rsidR="0026044C">
        <w:t>X+Y+Z</w:t>
      </w:r>
      <w:r w:rsidR="00350568">
        <w:t>’ in conjunction will have greater impact potential as compared to delivering activity ‘</w:t>
      </w:r>
      <w:r w:rsidR="0026044C">
        <w:t>X</w:t>
      </w:r>
      <w:r w:rsidR="00350568">
        <w:t xml:space="preserve">’ in isolation) and that the impact potential will be even greater if the full suite of RCS activities are closely integrated.  </w:t>
      </w:r>
    </w:p>
    <w:p w14:paraId="3A96B4A9" w14:textId="77777777" w:rsidR="00B370E8" w:rsidRDefault="00B370E8" w:rsidP="00B962CD">
      <w:pPr>
        <w:spacing w:after="0" w:line="240" w:lineRule="auto"/>
        <w:jc w:val="both"/>
      </w:pPr>
    </w:p>
    <w:p w14:paraId="22F5ED6E" w14:textId="2C4A3BC3" w:rsidR="00B962CD" w:rsidRDefault="00B962CD" w:rsidP="00B962CD">
      <w:pPr>
        <w:spacing w:after="0" w:line="240" w:lineRule="auto"/>
        <w:jc w:val="both"/>
      </w:pPr>
    </w:p>
    <w:p w14:paraId="36E3753E" w14:textId="4F15975A" w:rsidR="00723031" w:rsidRDefault="00723031" w:rsidP="00B962CD">
      <w:pPr>
        <w:spacing w:after="0" w:line="240" w:lineRule="auto"/>
        <w:jc w:val="both"/>
      </w:pPr>
    </w:p>
    <w:p w14:paraId="0A5C2AA5" w14:textId="0CDCB258" w:rsidR="00723031" w:rsidRDefault="00723031" w:rsidP="00B962CD">
      <w:pPr>
        <w:spacing w:after="0" w:line="240" w:lineRule="auto"/>
        <w:jc w:val="both"/>
      </w:pPr>
    </w:p>
    <w:p w14:paraId="09B28881" w14:textId="212B68A0" w:rsidR="00723031" w:rsidRDefault="00723031" w:rsidP="00B962CD">
      <w:pPr>
        <w:spacing w:after="0" w:line="240" w:lineRule="auto"/>
        <w:jc w:val="both"/>
      </w:pPr>
    </w:p>
    <w:p w14:paraId="1959789A" w14:textId="18746172" w:rsidR="00723031" w:rsidRDefault="00723031" w:rsidP="00B962CD">
      <w:pPr>
        <w:spacing w:after="0" w:line="240" w:lineRule="auto"/>
        <w:jc w:val="both"/>
      </w:pPr>
    </w:p>
    <w:p w14:paraId="43CB206A" w14:textId="62A75FB8" w:rsidR="00723031" w:rsidRDefault="00723031" w:rsidP="00B962CD">
      <w:pPr>
        <w:spacing w:after="0" w:line="240" w:lineRule="auto"/>
        <w:jc w:val="both"/>
      </w:pPr>
    </w:p>
    <w:p w14:paraId="4A0FEE2F" w14:textId="603160D5" w:rsidR="00723031" w:rsidRDefault="00723031" w:rsidP="00B962CD">
      <w:pPr>
        <w:spacing w:after="0" w:line="240" w:lineRule="auto"/>
        <w:jc w:val="both"/>
      </w:pPr>
    </w:p>
    <w:p w14:paraId="615CAA76" w14:textId="3B045DF7" w:rsidR="00723031" w:rsidRDefault="00723031" w:rsidP="00B962CD">
      <w:pPr>
        <w:spacing w:after="0" w:line="240" w:lineRule="auto"/>
        <w:jc w:val="both"/>
      </w:pPr>
    </w:p>
    <w:p w14:paraId="31959231" w14:textId="521623E3" w:rsidR="00723031" w:rsidRDefault="00723031" w:rsidP="00B962CD">
      <w:pPr>
        <w:spacing w:after="0" w:line="240" w:lineRule="auto"/>
        <w:jc w:val="both"/>
      </w:pPr>
    </w:p>
    <w:p w14:paraId="366B9D3F" w14:textId="597C554C" w:rsidR="00723031" w:rsidRDefault="00723031" w:rsidP="00B962CD">
      <w:pPr>
        <w:spacing w:after="0" w:line="240" w:lineRule="auto"/>
        <w:jc w:val="both"/>
      </w:pPr>
    </w:p>
    <w:p w14:paraId="11E13588" w14:textId="07CF4B9F" w:rsidR="00723031" w:rsidRDefault="00723031" w:rsidP="00B962CD">
      <w:pPr>
        <w:spacing w:after="0" w:line="240" w:lineRule="auto"/>
        <w:jc w:val="both"/>
      </w:pPr>
    </w:p>
    <w:p w14:paraId="3694C27E" w14:textId="03F62A4D" w:rsidR="00723031" w:rsidRDefault="00723031" w:rsidP="00B962CD">
      <w:pPr>
        <w:spacing w:after="0" w:line="240" w:lineRule="auto"/>
        <w:jc w:val="both"/>
      </w:pPr>
    </w:p>
    <w:p w14:paraId="15C18D3D" w14:textId="3D5418A7" w:rsidR="00723031" w:rsidRDefault="00723031" w:rsidP="00B962CD">
      <w:pPr>
        <w:spacing w:after="0" w:line="240" w:lineRule="auto"/>
        <w:jc w:val="both"/>
      </w:pPr>
    </w:p>
    <w:p w14:paraId="5E42A10C" w14:textId="0D665D2F" w:rsidR="00723031" w:rsidRDefault="00723031" w:rsidP="00B962CD">
      <w:pPr>
        <w:spacing w:after="0" w:line="240" w:lineRule="auto"/>
        <w:jc w:val="both"/>
      </w:pPr>
    </w:p>
    <w:p w14:paraId="2B1193B1" w14:textId="77777777" w:rsidR="00723031" w:rsidRDefault="00723031" w:rsidP="00B962CD">
      <w:pPr>
        <w:spacing w:after="0" w:line="240" w:lineRule="auto"/>
        <w:jc w:val="both"/>
      </w:pPr>
    </w:p>
    <w:p w14:paraId="710F6C7A" w14:textId="77C17D40" w:rsidR="00723031" w:rsidRDefault="00723031" w:rsidP="00B962CD">
      <w:pPr>
        <w:spacing w:after="0" w:line="240" w:lineRule="auto"/>
        <w:jc w:val="both"/>
      </w:pPr>
    </w:p>
    <w:p w14:paraId="54EF070C" w14:textId="70EE2881" w:rsidR="00723031" w:rsidRDefault="00723031" w:rsidP="00B962CD">
      <w:pPr>
        <w:spacing w:after="0" w:line="240" w:lineRule="auto"/>
        <w:jc w:val="both"/>
      </w:pPr>
    </w:p>
    <w:p w14:paraId="7B94D233" w14:textId="1750D9C1" w:rsidR="00723031" w:rsidRDefault="00723031" w:rsidP="00B962CD">
      <w:pPr>
        <w:spacing w:after="0" w:line="240" w:lineRule="auto"/>
        <w:jc w:val="both"/>
      </w:pPr>
    </w:p>
    <w:p w14:paraId="13BE71E5" w14:textId="0C241B30" w:rsidR="00723031" w:rsidRDefault="00723031" w:rsidP="00B962CD">
      <w:pPr>
        <w:spacing w:after="0" w:line="240" w:lineRule="auto"/>
        <w:jc w:val="both"/>
      </w:pPr>
    </w:p>
    <w:p w14:paraId="4AECCA34" w14:textId="77777777" w:rsidR="00723031" w:rsidRDefault="00723031" w:rsidP="00B962CD">
      <w:pPr>
        <w:spacing w:after="0" w:line="240" w:lineRule="auto"/>
        <w:jc w:val="both"/>
        <w:sectPr w:rsidR="00723031" w:rsidSect="00AF3DE0">
          <w:footerReference w:type="default" r:id="rId8"/>
          <w:pgSz w:w="11906" w:h="16838"/>
          <w:pgMar w:top="1440" w:right="1440" w:bottom="1440" w:left="1440" w:header="708" w:footer="708" w:gutter="0"/>
          <w:cols w:space="708"/>
          <w:docGrid w:linePitch="360"/>
        </w:sectPr>
      </w:pPr>
    </w:p>
    <w:p w14:paraId="6033AE5E" w14:textId="436D15DE" w:rsidR="00723031" w:rsidRDefault="00723031" w:rsidP="00B962CD">
      <w:pPr>
        <w:spacing w:after="0" w:line="240" w:lineRule="auto"/>
        <w:jc w:val="both"/>
      </w:pPr>
    </w:p>
    <w:p w14:paraId="2ADBC54E" w14:textId="77777777" w:rsidR="00723031" w:rsidRPr="003C47A6" w:rsidRDefault="00723031" w:rsidP="00723031">
      <w:pPr>
        <w:spacing w:after="0" w:line="240" w:lineRule="auto"/>
        <w:jc w:val="both"/>
      </w:pPr>
      <w:r w:rsidRPr="003C47A6">
        <w:t xml:space="preserve">Figure </w:t>
      </w:r>
      <w:r>
        <w:t>1</w:t>
      </w:r>
      <w:r w:rsidRPr="003C47A6">
        <w:t xml:space="preserve">. RCS intervention </w:t>
      </w:r>
      <w:r>
        <w:t>activities</w:t>
      </w:r>
      <w:r w:rsidRPr="003C47A6">
        <w:t xml:space="preserve"> and their potential </w:t>
      </w:r>
      <w:r>
        <w:t>configuration</w:t>
      </w:r>
    </w:p>
    <w:p w14:paraId="4C2D0299" w14:textId="77777777" w:rsidR="00723031" w:rsidRDefault="00723031" w:rsidP="00723031">
      <w:pPr>
        <w:spacing w:after="0" w:line="240" w:lineRule="auto"/>
        <w:jc w:val="both"/>
      </w:pPr>
      <w:r>
        <w:rPr>
          <w:noProof/>
        </w:rPr>
        <w:drawing>
          <wp:anchor distT="0" distB="0" distL="114300" distR="114300" simplePos="0" relativeHeight="251659264" behindDoc="0" locked="0" layoutInCell="1" allowOverlap="1" wp14:anchorId="4FAA7011" wp14:editId="589A290C">
            <wp:simplePos x="0" y="0"/>
            <wp:positionH relativeFrom="margin">
              <wp:posOffset>74295</wp:posOffset>
            </wp:positionH>
            <wp:positionV relativeFrom="paragraph">
              <wp:posOffset>189865</wp:posOffset>
            </wp:positionV>
            <wp:extent cx="8957945" cy="4709795"/>
            <wp:effectExtent l="19050" t="19050" r="14605" b="146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8957945" cy="470979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5C9896F" w14:textId="77777777" w:rsidR="00723031" w:rsidRDefault="00723031" w:rsidP="00723031"/>
    <w:p w14:paraId="5BAE5562" w14:textId="77777777" w:rsidR="00723031" w:rsidRDefault="00723031" w:rsidP="00B962CD">
      <w:pPr>
        <w:spacing w:after="0" w:line="240" w:lineRule="auto"/>
        <w:jc w:val="both"/>
        <w:sectPr w:rsidR="00723031" w:rsidSect="00723031">
          <w:pgSz w:w="16838" w:h="11906" w:orient="landscape"/>
          <w:pgMar w:top="1440" w:right="1440" w:bottom="1440" w:left="1440" w:header="709" w:footer="709" w:gutter="0"/>
          <w:cols w:space="708"/>
          <w:docGrid w:linePitch="360"/>
        </w:sectPr>
      </w:pPr>
    </w:p>
    <w:p w14:paraId="4FA251E1" w14:textId="77777777" w:rsidR="00B962CD" w:rsidRPr="000F5053" w:rsidRDefault="00B962CD" w:rsidP="00B962CD">
      <w:pPr>
        <w:spacing w:after="0" w:line="240" w:lineRule="auto"/>
        <w:jc w:val="both"/>
        <w:rPr>
          <w:i/>
          <w:iCs/>
        </w:rPr>
      </w:pPr>
      <w:r w:rsidRPr="000F5053">
        <w:rPr>
          <w:i/>
          <w:iCs/>
        </w:rPr>
        <w:lastRenderedPageBreak/>
        <w:t>Implementation complexity</w:t>
      </w:r>
    </w:p>
    <w:p w14:paraId="212BF211" w14:textId="2367A628" w:rsidR="00B962CD" w:rsidRDefault="00B962CD" w:rsidP="00B962CD">
      <w:pPr>
        <w:spacing w:after="0" w:line="240" w:lineRule="auto"/>
        <w:jc w:val="both"/>
      </w:pPr>
      <w:r w:rsidRPr="003C47A6">
        <w:t xml:space="preserve">Implementation of </w:t>
      </w:r>
      <w:r>
        <w:t>an</w:t>
      </w:r>
      <w:r w:rsidRPr="003C47A6">
        <w:t xml:space="preserve"> intervention, irrespective of which </w:t>
      </w:r>
      <w:r>
        <w:t xml:space="preserve">activity </w:t>
      </w:r>
      <w:r w:rsidRPr="003C47A6">
        <w:t xml:space="preserve">or combination of </w:t>
      </w:r>
      <w:r>
        <w:t>activitie</w:t>
      </w:r>
      <w:r w:rsidRPr="003C47A6">
        <w:t>s it consists of</w:t>
      </w:r>
      <w:r>
        <w:t>,</w:t>
      </w:r>
      <w:r w:rsidRPr="003C47A6">
        <w:t xml:space="preserve"> may be considered in terms of</w:t>
      </w:r>
      <w:r>
        <w:t xml:space="preserve">: </w:t>
      </w:r>
      <w:r w:rsidRPr="003C47A6">
        <w:t xml:space="preserve">1) the overall cost of </w:t>
      </w:r>
      <w:r>
        <w:t xml:space="preserve">implementing </w:t>
      </w:r>
      <w:r w:rsidRPr="003C47A6">
        <w:t xml:space="preserve">the </w:t>
      </w:r>
      <w:r>
        <w:t xml:space="preserve">proposed </w:t>
      </w:r>
      <w:r w:rsidRPr="003C47A6">
        <w:t>intervention</w:t>
      </w:r>
      <w:r>
        <w:t xml:space="preserve"> in a given context</w:t>
      </w:r>
      <w:r w:rsidRPr="003C47A6">
        <w:t xml:space="preserve">; 2) the </w:t>
      </w:r>
      <w:r>
        <w:t>length of time required to complete full implementation of the proposed intervention in a given context</w:t>
      </w:r>
      <w:r w:rsidRPr="003C47A6">
        <w:t xml:space="preserve">; and 3) the level of control the implementing partners </w:t>
      </w:r>
      <w:r>
        <w:t xml:space="preserve">would </w:t>
      </w:r>
      <w:r w:rsidRPr="003C47A6">
        <w:t xml:space="preserve">have over the </w:t>
      </w:r>
      <w:r>
        <w:t xml:space="preserve">proposed </w:t>
      </w:r>
      <w:r w:rsidRPr="003C47A6">
        <w:t>i</w:t>
      </w:r>
      <w:r>
        <w:t>ntervention in a given context (i.e. to what degree successful implementation depends upon factors outside of the implementers’ control)</w:t>
      </w:r>
      <w:r w:rsidRPr="003C47A6">
        <w:t xml:space="preserve">.  </w:t>
      </w:r>
      <w:r>
        <w:t xml:space="preserve">Each of these factors may be placed on a scale ranging from </w:t>
      </w:r>
      <w:r w:rsidRPr="003C47A6">
        <w:t>low-to-high (</w:t>
      </w:r>
      <w:r>
        <w:t xml:space="preserve">for </w:t>
      </w:r>
      <w:r w:rsidRPr="003C47A6">
        <w:t>cost and time) or high-to-low (</w:t>
      </w:r>
      <w:r>
        <w:t xml:space="preserve">for </w:t>
      </w:r>
      <w:r w:rsidRPr="003C47A6">
        <w:t>control)</w:t>
      </w:r>
      <w:r>
        <w:t xml:space="preserve"> providing a ‘measure’ of the likely complexity or degree of difficulty of implementing the underlying intervention, as depicted in Figure </w:t>
      </w:r>
      <w:r w:rsidR="00605FD0">
        <w:t>2</w:t>
      </w:r>
      <w:r>
        <w:t xml:space="preserve">.  RCS interventions </w:t>
      </w:r>
      <w:r w:rsidRPr="001D7651">
        <w:t>that</w:t>
      </w:r>
      <w:r>
        <w:t xml:space="preserve"> can be implemented at low cost, quickly, and with a high level of control may be considered inherently less complex than interventions that are costly to implement, require an extended time period, and critical contributions from parties outside of the intervening partners</w:t>
      </w:r>
      <w:r w:rsidR="00A861CD">
        <w:t>’</w:t>
      </w:r>
      <w:r>
        <w:t xml:space="preserve"> control. </w:t>
      </w:r>
    </w:p>
    <w:p w14:paraId="2DF23B09" w14:textId="77777777" w:rsidR="00B962CD" w:rsidRPr="00E734F1" w:rsidRDefault="00B962CD" w:rsidP="00B962CD">
      <w:pPr>
        <w:spacing w:after="0" w:line="240" w:lineRule="auto"/>
        <w:jc w:val="both"/>
        <w:rPr>
          <w:sz w:val="20"/>
          <w:szCs w:val="20"/>
        </w:rPr>
      </w:pPr>
    </w:p>
    <w:p w14:paraId="53C694C4" w14:textId="29DFD166" w:rsidR="00723031" w:rsidRDefault="00723031" w:rsidP="00723031">
      <w:pPr>
        <w:spacing w:after="0" w:line="240" w:lineRule="auto"/>
        <w:jc w:val="both"/>
      </w:pPr>
      <w:r w:rsidRPr="003C47A6">
        <w:t xml:space="preserve">Figure </w:t>
      </w:r>
      <w:r>
        <w:t>2</w:t>
      </w:r>
      <w:r w:rsidRPr="003C47A6">
        <w:t xml:space="preserve">. </w:t>
      </w:r>
      <w:r>
        <w:t>Assessing the</w:t>
      </w:r>
      <w:r w:rsidRPr="003C47A6">
        <w:t xml:space="preserve"> relative </w:t>
      </w:r>
      <w:r>
        <w:t>complexi</w:t>
      </w:r>
      <w:r w:rsidRPr="003C47A6">
        <w:t>ty</w:t>
      </w:r>
      <w:r>
        <w:t xml:space="preserve"> of implementing a RCS intervention according to cost, time and control</w:t>
      </w:r>
    </w:p>
    <w:p w14:paraId="0A70FB11" w14:textId="2B5C79D1" w:rsidR="00723031" w:rsidRDefault="00723031" w:rsidP="00723031">
      <w:pPr>
        <w:spacing w:after="0" w:line="240" w:lineRule="auto"/>
        <w:jc w:val="both"/>
      </w:pPr>
    </w:p>
    <w:p w14:paraId="15BA1B13" w14:textId="1DC0ED6D" w:rsidR="00723031" w:rsidRDefault="00723031" w:rsidP="00723031">
      <w:pPr>
        <w:spacing w:after="0" w:line="240" w:lineRule="auto"/>
        <w:jc w:val="both"/>
      </w:pPr>
      <w:r>
        <w:rPr>
          <w:noProof/>
        </w:rPr>
        <w:drawing>
          <wp:anchor distT="0" distB="0" distL="114300" distR="114300" simplePos="0" relativeHeight="251661312" behindDoc="0" locked="0" layoutInCell="1" allowOverlap="1" wp14:anchorId="0D612CA4" wp14:editId="7E15F3CB">
            <wp:simplePos x="0" y="0"/>
            <wp:positionH relativeFrom="margin">
              <wp:posOffset>0</wp:posOffset>
            </wp:positionH>
            <wp:positionV relativeFrom="paragraph">
              <wp:posOffset>173355</wp:posOffset>
            </wp:positionV>
            <wp:extent cx="4973955" cy="4291965"/>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t="5574" b="4054"/>
                    <a:stretch/>
                  </pic:blipFill>
                  <pic:spPr bwMode="auto">
                    <a:xfrm>
                      <a:off x="0" y="0"/>
                      <a:ext cx="4973955" cy="4291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7D8B13" w14:textId="634D3004" w:rsidR="00723031" w:rsidRDefault="00723031" w:rsidP="00723031">
      <w:pPr>
        <w:spacing w:after="0" w:line="240" w:lineRule="auto"/>
        <w:jc w:val="both"/>
      </w:pPr>
    </w:p>
    <w:p w14:paraId="2337FAAC" w14:textId="35985D92" w:rsidR="00723031" w:rsidRDefault="00723031" w:rsidP="00723031">
      <w:pPr>
        <w:spacing w:after="0" w:line="240" w:lineRule="auto"/>
        <w:jc w:val="both"/>
      </w:pPr>
    </w:p>
    <w:p w14:paraId="314A6FA6" w14:textId="0FAA0355" w:rsidR="00723031" w:rsidRDefault="00723031" w:rsidP="00723031">
      <w:pPr>
        <w:spacing w:after="0" w:line="240" w:lineRule="auto"/>
        <w:jc w:val="both"/>
      </w:pPr>
    </w:p>
    <w:p w14:paraId="084E870F" w14:textId="47A0003F" w:rsidR="00723031" w:rsidRDefault="00723031" w:rsidP="00723031">
      <w:pPr>
        <w:spacing w:after="0" w:line="240" w:lineRule="auto"/>
        <w:jc w:val="both"/>
      </w:pPr>
    </w:p>
    <w:p w14:paraId="60365AC2" w14:textId="2044B792" w:rsidR="00723031" w:rsidRDefault="00723031" w:rsidP="00723031">
      <w:pPr>
        <w:spacing w:after="0" w:line="240" w:lineRule="auto"/>
        <w:jc w:val="both"/>
      </w:pPr>
    </w:p>
    <w:p w14:paraId="07430F85" w14:textId="32B70CA0" w:rsidR="00723031" w:rsidRDefault="00723031" w:rsidP="00723031">
      <w:pPr>
        <w:spacing w:after="0" w:line="240" w:lineRule="auto"/>
        <w:jc w:val="both"/>
      </w:pPr>
    </w:p>
    <w:p w14:paraId="336C2F84" w14:textId="5867A92D" w:rsidR="00723031" w:rsidRDefault="00723031" w:rsidP="00723031">
      <w:pPr>
        <w:spacing w:after="0" w:line="240" w:lineRule="auto"/>
        <w:jc w:val="both"/>
      </w:pPr>
    </w:p>
    <w:p w14:paraId="1BD21577" w14:textId="658E4235" w:rsidR="00723031" w:rsidRDefault="00723031" w:rsidP="00723031">
      <w:pPr>
        <w:spacing w:after="0" w:line="240" w:lineRule="auto"/>
        <w:jc w:val="both"/>
      </w:pPr>
    </w:p>
    <w:p w14:paraId="1D8ECC23" w14:textId="0A3A2F3D" w:rsidR="00723031" w:rsidRDefault="00723031" w:rsidP="00723031">
      <w:pPr>
        <w:spacing w:after="0" w:line="240" w:lineRule="auto"/>
        <w:jc w:val="both"/>
      </w:pPr>
    </w:p>
    <w:p w14:paraId="7532E670" w14:textId="3CBF4821" w:rsidR="00723031" w:rsidRDefault="00723031" w:rsidP="00723031">
      <w:pPr>
        <w:spacing w:after="0" w:line="240" w:lineRule="auto"/>
        <w:jc w:val="both"/>
      </w:pPr>
    </w:p>
    <w:p w14:paraId="113EF421" w14:textId="37285D2C" w:rsidR="00723031" w:rsidRDefault="00723031" w:rsidP="00723031">
      <w:pPr>
        <w:spacing w:after="0" w:line="240" w:lineRule="auto"/>
        <w:jc w:val="both"/>
      </w:pPr>
    </w:p>
    <w:p w14:paraId="228B29E4" w14:textId="4FD2DF8D" w:rsidR="00723031" w:rsidRDefault="00723031" w:rsidP="00723031">
      <w:pPr>
        <w:spacing w:after="0" w:line="240" w:lineRule="auto"/>
        <w:jc w:val="both"/>
      </w:pPr>
    </w:p>
    <w:p w14:paraId="67D70840" w14:textId="3F646BE5" w:rsidR="00723031" w:rsidRDefault="00723031" w:rsidP="00723031">
      <w:pPr>
        <w:spacing w:after="0" w:line="240" w:lineRule="auto"/>
        <w:jc w:val="both"/>
      </w:pPr>
    </w:p>
    <w:p w14:paraId="0A8C1892" w14:textId="3B974D7D" w:rsidR="00723031" w:rsidRDefault="00723031" w:rsidP="00723031">
      <w:pPr>
        <w:spacing w:after="0" w:line="240" w:lineRule="auto"/>
        <w:jc w:val="both"/>
      </w:pPr>
    </w:p>
    <w:p w14:paraId="368493F2" w14:textId="172C7519" w:rsidR="00723031" w:rsidRDefault="00723031" w:rsidP="00723031">
      <w:pPr>
        <w:spacing w:after="0" w:line="240" w:lineRule="auto"/>
        <w:jc w:val="both"/>
      </w:pPr>
    </w:p>
    <w:p w14:paraId="1F94ECD1" w14:textId="2F4DD243" w:rsidR="00723031" w:rsidRDefault="00723031" w:rsidP="00723031">
      <w:pPr>
        <w:spacing w:after="0" w:line="240" w:lineRule="auto"/>
        <w:jc w:val="both"/>
      </w:pPr>
    </w:p>
    <w:p w14:paraId="578820FE" w14:textId="1C668326" w:rsidR="00723031" w:rsidRDefault="00723031" w:rsidP="00723031">
      <w:pPr>
        <w:spacing w:after="0" w:line="240" w:lineRule="auto"/>
        <w:jc w:val="both"/>
      </w:pPr>
    </w:p>
    <w:p w14:paraId="23C1F83D" w14:textId="635CEECF" w:rsidR="00723031" w:rsidRDefault="00723031" w:rsidP="00723031">
      <w:pPr>
        <w:spacing w:after="0" w:line="240" w:lineRule="auto"/>
        <w:jc w:val="both"/>
      </w:pPr>
    </w:p>
    <w:p w14:paraId="7F42734E" w14:textId="334E7E0F" w:rsidR="00723031" w:rsidRDefault="00723031" w:rsidP="00723031">
      <w:pPr>
        <w:spacing w:after="0" w:line="240" w:lineRule="auto"/>
        <w:jc w:val="both"/>
      </w:pPr>
    </w:p>
    <w:p w14:paraId="6546CFB4" w14:textId="689B0674" w:rsidR="00723031" w:rsidRDefault="00723031" w:rsidP="00723031">
      <w:pPr>
        <w:spacing w:after="0" w:line="240" w:lineRule="auto"/>
        <w:jc w:val="both"/>
      </w:pPr>
    </w:p>
    <w:p w14:paraId="1E5376B8" w14:textId="77777777" w:rsidR="00723031" w:rsidRPr="003C47A6" w:rsidRDefault="00723031" w:rsidP="00723031">
      <w:pPr>
        <w:spacing w:after="0" w:line="240" w:lineRule="auto"/>
        <w:jc w:val="both"/>
      </w:pPr>
    </w:p>
    <w:p w14:paraId="782082A0" w14:textId="77777777" w:rsidR="00B962CD" w:rsidRDefault="00B962CD" w:rsidP="00B962CD">
      <w:pPr>
        <w:spacing w:after="0" w:line="240" w:lineRule="auto"/>
        <w:jc w:val="both"/>
      </w:pPr>
    </w:p>
    <w:p w14:paraId="6CCF4232" w14:textId="77777777" w:rsidR="00723031" w:rsidRDefault="00723031" w:rsidP="00B962CD">
      <w:pPr>
        <w:spacing w:after="0" w:line="240" w:lineRule="auto"/>
        <w:jc w:val="both"/>
        <w:rPr>
          <w:i/>
          <w:iCs/>
        </w:rPr>
      </w:pPr>
    </w:p>
    <w:p w14:paraId="2BFAA861" w14:textId="69C156DC" w:rsidR="00723031" w:rsidRDefault="00723031" w:rsidP="00B962CD">
      <w:pPr>
        <w:spacing w:after="0" w:line="240" w:lineRule="auto"/>
        <w:jc w:val="both"/>
        <w:rPr>
          <w:i/>
          <w:iCs/>
        </w:rPr>
      </w:pPr>
    </w:p>
    <w:p w14:paraId="392E1DD9" w14:textId="77777777" w:rsidR="00723031" w:rsidRDefault="00723031" w:rsidP="00B962CD">
      <w:pPr>
        <w:spacing w:after="0" w:line="240" w:lineRule="auto"/>
        <w:jc w:val="both"/>
        <w:rPr>
          <w:i/>
          <w:iCs/>
        </w:rPr>
      </w:pPr>
    </w:p>
    <w:p w14:paraId="6EB67C09" w14:textId="77777777" w:rsidR="00723031" w:rsidRDefault="00723031" w:rsidP="00B962CD">
      <w:pPr>
        <w:spacing w:after="0" w:line="240" w:lineRule="auto"/>
        <w:jc w:val="both"/>
        <w:rPr>
          <w:i/>
          <w:iCs/>
        </w:rPr>
      </w:pPr>
    </w:p>
    <w:p w14:paraId="124032E8" w14:textId="4A1A5187" w:rsidR="00B962CD" w:rsidRPr="000F5053" w:rsidRDefault="00B962CD" w:rsidP="00B962CD">
      <w:pPr>
        <w:spacing w:after="0" w:line="240" w:lineRule="auto"/>
        <w:jc w:val="both"/>
        <w:rPr>
          <w:i/>
          <w:iCs/>
        </w:rPr>
      </w:pPr>
      <w:r w:rsidRPr="000F5053">
        <w:rPr>
          <w:i/>
          <w:iCs/>
        </w:rPr>
        <w:t>Anticipated impact</w:t>
      </w:r>
    </w:p>
    <w:p w14:paraId="269D029A" w14:textId="172C0879" w:rsidR="00A861CD" w:rsidRDefault="00F92377" w:rsidP="00B962CD">
      <w:pPr>
        <w:spacing w:after="0" w:line="240" w:lineRule="auto"/>
        <w:jc w:val="both"/>
      </w:pPr>
      <w:r>
        <w:t>Complexity is not synonymous with effectiveness</w:t>
      </w:r>
      <w:r w:rsidR="00EE0D64">
        <w:t xml:space="preserve"> meaning</w:t>
      </w:r>
      <w:r w:rsidRPr="003C47A6">
        <w:t xml:space="preserve"> </w:t>
      </w:r>
      <w:r>
        <w:t>less</w:t>
      </w:r>
      <w:r w:rsidRPr="003C47A6">
        <w:t xml:space="preserve"> complex RCS interventions should </w:t>
      </w:r>
      <w:r>
        <w:t xml:space="preserve">not </w:t>
      </w:r>
      <w:r w:rsidRPr="003C47A6">
        <w:t>be favoured over more complex alternatives</w:t>
      </w:r>
      <w:r>
        <w:t xml:space="preserve"> or vice versa, just because they are more or less complex</w:t>
      </w:r>
      <w:r w:rsidR="00B962CD">
        <w:t xml:space="preserve">.  Thus, the anticipated impact of a proposed intervention, especially in relation to the overarching RCS goal, should be factored into the intervention design and/or selection process. </w:t>
      </w:r>
      <w:r w:rsidR="00CD177C">
        <w:t xml:space="preserve"> For example, if two RCS interventions of differing complexity are being considered for implementation, yet the anticipated impact of the more complex intervention is similar to (or not significantly greater than) the less complex intervention, then logic may suggest the less complex intervention is the better alternative. </w:t>
      </w:r>
      <w:r w:rsidR="00CD177C">
        <w:lastRenderedPageBreak/>
        <w:t xml:space="preserve">Conversely, if the more complex RCS intervention has the potential to achieve substantially greater impact, then it may be the preferable alternative.  </w:t>
      </w:r>
      <w:r w:rsidR="00EE0D64">
        <w:t>Where possible, the anticipated impact of any one intervention should also be considered in relation to prior, concurrent</w:t>
      </w:r>
      <w:r w:rsidR="00080064">
        <w:t>,</w:t>
      </w:r>
      <w:r w:rsidR="00EE0D64">
        <w:t xml:space="preserve"> or future RCS initiatives. For example, how might the proposed intervention complement previous or concurrent RCS interventions implemented within the same context, thereby amplifying the anticipated overall impact? Or how might the proposed intervention provide an essential platform to support future RCS initiatives that would otherwise not be possible or less impactful? </w:t>
      </w:r>
      <w:r w:rsidR="00DC0D96">
        <w:t>Thi</w:t>
      </w:r>
      <w:r w:rsidR="00D33EA0">
        <w:t xml:space="preserve">s </w:t>
      </w:r>
      <w:r>
        <w:t xml:space="preserve">decision-making </w:t>
      </w:r>
      <w:r w:rsidR="00DC0D96">
        <w:t>process</w:t>
      </w:r>
      <w:r>
        <w:t xml:space="preserve"> would</w:t>
      </w:r>
      <w:r w:rsidR="00DC0D96">
        <w:t xml:space="preserve"> primarily </w:t>
      </w:r>
      <w:r w:rsidR="00D33EA0">
        <w:t>rely on</w:t>
      </w:r>
      <w:r w:rsidR="00CD177C">
        <w:t xml:space="preserve"> subjective measures in the short-to-mid-term such as</w:t>
      </w:r>
      <w:r w:rsidR="00D33EA0">
        <w:t xml:space="preserve"> local understanding of the RCS context, anecdotal experiences from elsewhere </w:t>
      </w:r>
      <w:r w:rsidR="00DC0D96">
        <w:t>and assumed</w:t>
      </w:r>
      <w:r>
        <w:t xml:space="preserve"> </w:t>
      </w:r>
      <w:r w:rsidR="00DC0D96">
        <w:t xml:space="preserve">causal pathways given the dearth of </w:t>
      </w:r>
      <w:r w:rsidR="00CD177C">
        <w:t xml:space="preserve">robust </w:t>
      </w:r>
      <w:r w:rsidR="00DC0D96">
        <w:t>evaluation to inform evidence-based impact weightings</w:t>
      </w:r>
      <w:r w:rsidR="00DC0D96" w:rsidRPr="00CF0245">
        <w:t xml:space="preserve"> </w:t>
      </w:r>
      <w:r w:rsidR="00CD177C">
        <w:t>at present. However, by ensuring appropriate evaluation processes are included to test the underlying impact assumptions, the evidence-base to support more refined impact weightings of RCS interventions will develop exponentially</w:t>
      </w:r>
      <w:r>
        <w:t xml:space="preserve">.  </w:t>
      </w:r>
    </w:p>
    <w:p w14:paraId="6510E9DB" w14:textId="77777777" w:rsidR="00D70335" w:rsidRDefault="00D70335" w:rsidP="00B962CD">
      <w:pPr>
        <w:spacing w:after="0" w:line="240" w:lineRule="auto"/>
        <w:jc w:val="both"/>
      </w:pPr>
    </w:p>
    <w:p w14:paraId="2CE1ED64" w14:textId="651EA848" w:rsidR="00B962CD" w:rsidRPr="00B3627C" w:rsidRDefault="00B962CD" w:rsidP="00B962CD">
      <w:pPr>
        <w:spacing w:after="0" w:line="240" w:lineRule="auto"/>
        <w:jc w:val="both"/>
      </w:pPr>
      <w:r w:rsidRPr="00687CDE">
        <w:t xml:space="preserve">Figure </w:t>
      </w:r>
      <w:r w:rsidR="00605FD0">
        <w:t>3</w:t>
      </w:r>
      <w:r w:rsidR="00605FD0" w:rsidRPr="00687CDE">
        <w:t xml:space="preserve"> </w:t>
      </w:r>
      <w:r w:rsidRPr="00687CDE">
        <w:t>illustrates a hypothetical RCS intervention comparison plot that factors in intervention configuration</w:t>
      </w:r>
      <w:r>
        <w:t xml:space="preserve"> (shape of plot)</w:t>
      </w:r>
      <w:r w:rsidRPr="00687CDE">
        <w:t>, implementation complexity</w:t>
      </w:r>
      <w:r>
        <w:t xml:space="preserve"> (position</w:t>
      </w:r>
      <w:r w:rsidRPr="00687CDE">
        <w:t xml:space="preserve"> </w:t>
      </w:r>
      <w:r>
        <w:t>of plot)</w:t>
      </w:r>
      <w:r w:rsidRPr="00687CDE">
        <w:t>, and anticipated impact</w:t>
      </w:r>
      <w:r>
        <w:t xml:space="preserve"> (size of plot)</w:t>
      </w:r>
      <w:r w:rsidRPr="00687CDE">
        <w:t xml:space="preserve">. </w:t>
      </w:r>
    </w:p>
    <w:p w14:paraId="725CD743" w14:textId="77777777" w:rsidR="00B962CD" w:rsidRDefault="00B962CD" w:rsidP="00B962CD">
      <w:pPr>
        <w:spacing w:after="0" w:line="240" w:lineRule="auto"/>
        <w:jc w:val="both"/>
      </w:pPr>
    </w:p>
    <w:p w14:paraId="38204C03" w14:textId="60EA7860" w:rsidR="00723031" w:rsidRDefault="00723031" w:rsidP="00723031">
      <w:pPr>
        <w:spacing w:after="0" w:line="240" w:lineRule="auto"/>
        <w:jc w:val="both"/>
      </w:pPr>
      <w:r>
        <w:t>Figure 3. RCS interventions plotted by configuration, implementation complexity and anticipated impact</w:t>
      </w:r>
    </w:p>
    <w:p w14:paraId="1E18F83C" w14:textId="7008AC84" w:rsidR="00723031" w:rsidRDefault="00723031" w:rsidP="00723031">
      <w:pPr>
        <w:spacing w:after="0" w:line="240" w:lineRule="auto"/>
        <w:jc w:val="both"/>
      </w:pPr>
    </w:p>
    <w:p w14:paraId="4247BBBB" w14:textId="17CF468E" w:rsidR="00723031" w:rsidRDefault="00723031" w:rsidP="00723031">
      <w:pPr>
        <w:spacing w:after="0" w:line="240" w:lineRule="auto"/>
        <w:jc w:val="both"/>
      </w:pPr>
      <w:r w:rsidRPr="00487F2F">
        <w:rPr>
          <w:noProof/>
        </w:rPr>
        <mc:AlternateContent>
          <mc:Choice Requires="wpg">
            <w:drawing>
              <wp:anchor distT="0" distB="0" distL="114300" distR="114300" simplePos="0" relativeHeight="251663360" behindDoc="0" locked="0" layoutInCell="1" allowOverlap="1" wp14:anchorId="6EE34268" wp14:editId="4A921487">
                <wp:simplePos x="0" y="0"/>
                <wp:positionH relativeFrom="column">
                  <wp:posOffset>-34963</wp:posOffset>
                </wp:positionH>
                <wp:positionV relativeFrom="paragraph">
                  <wp:posOffset>42214</wp:posOffset>
                </wp:positionV>
                <wp:extent cx="5827779" cy="4360460"/>
                <wp:effectExtent l="0" t="0" r="0" b="0"/>
                <wp:wrapNone/>
                <wp:docPr id="84" name="Group 1"/>
                <wp:cNvGraphicFramePr/>
                <a:graphic xmlns:a="http://schemas.openxmlformats.org/drawingml/2006/main">
                  <a:graphicData uri="http://schemas.microsoft.com/office/word/2010/wordprocessingGroup">
                    <wpg:wgp>
                      <wpg:cNvGrpSpPr/>
                      <wpg:grpSpPr>
                        <a:xfrm>
                          <a:off x="0" y="0"/>
                          <a:ext cx="5827779" cy="4360460"/>
                          <a:chOff x="-50194" y="0"/>
                          <a:chExt cx="7141820" cy="4923020"/>
                        </a:xfrm>
                      </wpg:grpSpPr>
                      <wpg:grpSp>
                        <wpg:cNvPr id="85" name="Group 85"/>
                        <wpg:cNvGrpSpPr/>
                        <wpg:grpSpPr>
                          <a:xfrm>
                            <a:off x="-50194" y="0"/>
                            <a:ext cx="4932481" cy="4923020"/>
                            <a:chOff x="-50194" y="0"/>
                            <a:chExt cx="4932481" cy="4923020"/>
                          </a:xfrm>
                        </wpg:grpSpPr>
                        <wpg:grpSp>
                          <wpg:cNvPr id="86" name="Group 86"/>
                          <wpg:cNvGrpSpPr/>
                          <wpg:grpSpPr>
                            <a:xfrm>
                              <a:off x="-50194" y="0"/>
                              <a:ext cx="4932481" cy="4923020"/>
                              <a:chOff x="-50194" y="0"/>
                              <a:chExt cx="4932481" cy="4923020"/>
                            </a:xfrm>
                          </wpg:grpSpPr>
                          <wpg:grpSp>
                            <wpg:cNvPr id="87" name="Group 87"/>
                            <wpg:cNvGrpSpPr/>
                            <wpg:grpSpPr>
                              <a:xfrm>
                                <a:off x="-50194" y="0"/>
                                <a:ext cx="4932481" cy="4923020"/>
                                <a:chOff x="-84906" y="0"/>
                                <a:chExt cx="8343492" cy="8288316"/>
                              </a:xfrm>
                            </wpg:grpSpPr>
                            <pic:pic xmlns:pic="http://schemas.openxmlformats.org/drawingml/2006/picture">
                              <pic:nvPicPr>
                                <pic:cNvPr id="88" name="Picture 88"/>
                                <pic:cNvPicPr>
                                  <a:picLocks noChangeAspect="1"/>
                                </pic:cNvPicPr>
                              </pic:nvPicPr>
                              <pic:blipFill>
                                <a:blip r:embed="rId11"/>
                                <a:stretch>
                                  <a:fillRect/>
                                </a:stretch>
                              </pic:blipFill>
                              <pic:spPr>
                                <a:xfrm>
                                  <a:off x="361682" y="0"/>
                                  <a:ext cx="7896904" cy="7720207"/>
                                </a:xfrm>
                                <a:prstGeom prst="rect">
                                  <a:avLst/>
                                </a:prstGeom>
                              </pic:spPr>
                            </pic:pic>
                            <wps:wsp>
                              <wps:cNvPr id="89" name="TextBox 59"/>
                              <wps:cNvSpPr txBox="1"/>
                              <wps:spPr>
                                <a:xfrm>
                                  <a:off x="156407" y="2746418"/>
                                  <a:ext cx="403872" cy="635031"/>
                                </a:xfrm>
                                <a:prstGeom prst="rect">
                                  <a:avLst/>
                                </a:prstGeom>
                                <a:noFill/>
                              </wps:spPr>
                              <wps:txbx>
                                <w:txbxContent>
                                  <w:p w14:paraId="7140C758" w14:textId="77777777" w:rsidR="00723031" w:rsidRDefault="00723031" w:rsidP="00723031">
                                    <w:pPr>
                                      <w:rPr>
                                        <w:sz w:val="24"/>
                                        <w:szCs w:val="24"/>
                                      </w:rPr>
                                    </w:pPr>
                                    <w:r>
                                      <w:rPr>
                                        <w:rFonts w:hAnsi="Calibri"/>
                                        <w:color w:val="000000" w:themeColor="text1"/>
                                        <w:kern w:val="24"/>
                                      </w:rPr>
                                      <w:t>H</w:t>
                                    </w:r>
                                  </w:p>
                                </w:txbxContent>
                              </wps:txbx>
                              <wps:bodyPr wrap="square" rtlCol="0">
                                <a:noAutofit/>
                              </wps:bodyPr>
                            </wps:wsp>
                            <wps:wsp>
                              <wps:cNvPr id="90" name="TextBox 61"/>
                              <wps:cNvSpPr txBox="1"/>
                              <wps:spPr>
                                <a:xfrm>
                                  <a:off x="411824" y="7458167"/>
                                  <a:ext cx="404946" cy="635031"/>
                                </a:xfrm>
                                <a:prstGeom prst="rect">
                                  <a:avLst/>
                                </a:prstGeom>
                                <a:noFill/>
                              </wps:spPr>
                              <wps:txbx>
                                <w:txbxContent>
                                  <w:p w14:paraId="0E52FA99" w14:textId="77777777" w:rsidR="00723031" w:rsidRDefault="00723031" w:rsidP="00723031">
                                    <w:pPr>
                                      <w:rPr>
                                        <w:sz w:val="24"/>
                                        <w:szCs w:val="24"/>
                                      </w:rPr>
                                    </w:pPr>
                                    <w:r>
                                      <w:rPr>
                                        <w:rFonts w:hAnsi="Calibri"/>
                                        <w:color w:val="000000" w:themeColor="text1"/>
                                        <w:kern w:val="24"/>
                                      </w:rPr>
                                      <w:t>L</w:t>
                                    </w:r>
                                  </w:p>
                                </w:txbxContent>
                              </wps:txbx>
                              <wps:bodyPr wrap="square" rtlCol="0">
                                <a:noAutofit/>
                              </wps:bodyPr>
                            </wps:wsp>
                            <wps:wsp>
                              <wps:cNvPr id="91" name="TextBox 65"/>
                              <wps:cNvSpPr txBox="1"/>
                              <wps:spPr>
                                <a:xfrm>
                                  <a:off x="2556379" y="7653285"/>
                                  <a:ext cx="1196579" cy="635031"/>
                                </a:xfrm>
                                <a:prstGeom prst="rect">
                                  <a:avLst/>
                                </a:prstGeom>
                                <a:noFill/>
                              </wps:spPr>
                              <wps:txbx>
                                <w:txbxContent>
                                  <w:p w14:paraId="4C11506B" w14:textId="77777777" w:rsidR="00723031" w:rsidRDefault="00723031" w:rsidP="00723031">
                                    <w:pPr>
                                      <w:rPr>
                                        <w:sz w:val="24"/>
                                        <w:szCs w:val="24"/>
                                      </w:rPr>
                                    </w:pPr>
                                    <w:r>
                                      <w:rPr>
                                        <w:rFonts w:hAnsi="Calibri"/>
                                        <w:color w:val="000000" w:themeColor="text1"/>
                                        <w:kern w:val="24"/>
                                      </w:rPr>
                                      <w:t>TIME</w:t>
                                    </w:r>
                                  </w:p>
                                </w:txbxContent>
                              </wps:txbx>
                              <wps:bodyPr wrap="square" rtlCol="0">
                                <a:noAutofit/>
                              </wps:bodyPr>
                            </wps:wsp>
                            <wps:wsp>
                              <wps:cNvPr id="92" name="TextBox 66"/>
                              <wps:cNvSpPr txBox="1"/>
                              <wps:spPr>
                                <a:xfrm rot="17837908">
                                  <a:off x="6706204" y="5641884"/>
                                  <a:ext cx="2110355" cy="638032"/>
                                </a:xfrm>
                                <a:prstGeom prst="rect">
                                  <a:avLst/>
                                </a:prstGeom>
                                <a:noFill/>
                              </wps:spPr>
                              <wps:txbx>
                                <w:txbxContent>
                                  <w:p w14:paraId="6FE86124" w14:textId="77777777" w:rsidR="00723031" w:rsidRDefault="00723031" w:rsidP="00723031">
                                    <w:pPr>
                                      <w:rPr>
                                        <w:sz w:val="24"/>
                                        <w:szCs w:val="24"/>
                                      </w:rPr>
                                    </w:pPr>
                                    <w:r>
                                      <w:rPr>
                                        <w:rFonts w:hAnsi="Calibri"/>
                                        <w:color w:val="000000" w:themeColor="text1"/>
                                        <w:kern w:val="24"/>
                                      </w:rPr>
                                      <w:t>CONTROL</w:t>
                                    </w:r>
                                  </w:p>
                                </w:txbxContent>
                              </wps:txbx>
                              <wps:bodyPr wrap="square" rtlCol="0">
                                <a:noAutofit/>
                              </wps:bodyPr>
                            </wps:wsp>
                            <wps:wsp>
                              <wps:cNvPr id="93" name="TextBox 67"/>
                              <wps:cNvSpPr txBox="1"/>
                              <wps:spPr>
                                <a:xfrm rot="16200000">
                                  <a:off x="-367780" y="4770683"/>
                                  <a:ext cx="1203779" cy="638032"/>
                                </a:xfrm>
                                <a:prstGeom prst="rect">
                                  <a:avLst/>
                                </a:prstGeom>
                                <a:noFill/>
                              </wps:spPr>
                              <wps:txbx>
                                <w:txbxContent>
                                  <w:p w14:paraId="74ADBA51" w14:textId="77777777" w:rsidR="00723031" w:rsidRDefault="00723031" w:rsidP="00723031">
                                    <w:pPr>
                                      <w:rPr>
                                        <w:sz w:val="24"/>
                                        <w:szCs w:val="24"/>
                                      </w:rPr>
                                    </w:pPr>
                                    <w:r>
                                      <w:rPr>
                                        <w:rFonts w:hAnsi="Calibri"/>
                                        <w:color w:val="000000" w:themeColor="text1"/>
                                        <w:kern w:val="24"/>
                                      </w:rPr>
                                      <w:t>COST</w:t>
                                    </w:r>
                                  </w:p>
                                </w:txbxContent>
                              </wps:txbx>
                              <wps:bodyPr wrap="square" rtlCol="0">
                                <a:noAutofit/>
                              </wps:bodyPr>
                            </wps:wsp>
                          </wpg:grpSp>
                          <wpg:grpSp>
                            <wpg:cNvPr id="94" name="Group 94"/>
                            <wpg:cNvGrpSpPr/>
                            <wpg:grpSpPr>
                              <a:xfrm>
                                <a:off x="92459" y="2689313"/>
                                <a:ext cx="4776309" cy="2122698"/>
                                <a:chOff x="92459" y="2689313"/>
                                <a:chExt cx="4776309" cy="2122698"/>
                              </a:xfrm>
                            </wpg:grpSpPr>
                            <wps:wsp>
                              <wps:cNvPr id="95" name="TextBox 93"/>
                              <wps:cNvSpPr txBox="1"/>
                              <wps:spPr>
                                <a:xfrm>
                                  <a:off x="3611631" y="4434821"/>
                                  <a:ext cx="238760" cy="377190"/>
                                </a:xfrm>
                                <a:prstGeom prst="rect">
                                  <a:avLst/>
                                </a:prstGeom>
                                <a:noFill/>
                              </wps:spPr>
                              <wps:txbx>
                                <w:txbxContent>
                                  <w:p w14:paraId="508871F6" w14:textId="77777777" w:rsidR="00723031" w:rsidRDefault="00723031" w:rsidP="00723031">
                                    <w:pPr>
                                      <w:rPr>
                                        <w:sz w:val="24"/>
                                        <w:szCs w:val="24"/>
                                      </w:rPr>
                                    </w:pPr>
                                    <w:r>
                                      <w:rPr>
                                        <w:rFonts w:hAnsi="Calibri"/>
                                        <w:color w:val="000000" w:themeColor="text1"/>
                                        <w:kern w:val="24"/>
                                      </w:rPr>
                                      <w:t>H</w:t>
                                    </w:r>
                                  </w:p>
                                </w:txbxContent>
                              </wps:txbx>
                              <wps:bodyPr wrap="square" rtlCol="0">
                                <a:noAutofit/>
                              </wps:bodyPr>
                            </wps:wsp>
                            <wps:wsp>
                              <wps:cNvPr id="96" name="TextBox 104"/>
                              <wps:cNvSpPr txBox="1"/>
                              <wps:spPr>
                                <a:xfrm>
                                  <a:off x="3798231" y="4388325"/>
                                  <a:ext cx="231775" cy="377190"/>
                                </a:xfrm>
                                <a:prstGeom prst="rect">
                                  <a:avLst/>
                                </a:prstGeom>
                                <a:noFill/>
                              </wps:spPr>
                              <wps:txbx>
                                <w:txbxContent>
                                  <w:p w14:paraId="21C52379" w14:textId="77777777" w:rsidR="00723031" w:rsidRDefault="00723031" w:rsidP="00723031">
                                    <w:pPr>
                                      <w:rPr>
                                        <w:sz w:val="24"/>
                                        <w:szCs w:val="24"/>
                                      </w:rPr>
                                    </w:pPr>
                                    <w:r>
                                      <w:rPr>
                                        <w:rFonts w:hAnsi="Calibri"/>
                                        <w:color w:val="000000" w:themeColor="text1"/>
                                        <w:kern w:val="24"/>
                                      </w:rPr>
                                      <w:t>H</w:t>
                                    </w:r>
                                  </w:p>
                                </w:txbxContent>
                              </wps:txbx>
                              <wps:bodyPr wrap="square" rtlCol="0">
                                <a:noAutofit/>
                              </wps:bodyPr>
                            </wps:wsp>
                            <wps:wsp>
                              <wps:cNvPr id="97" name="TextBox 112"/>
                              <wps:cNvSpPr txBox="1"/>
                              <wps:spPr>
                                <a:xfrm>
                                  <a:off x="4629373" y="2689313"/>
                                  <a:ext cx="239395" cy="377190"/>
                                </a:xfrm>
                                <a:prstGeom prst="rect">
                                  <a:avLst/>
                                </a:prstGeom>
                                <a:noFill/>
                              </wps:spPr>
                              <wps:txbx>
                                <w:txbxContent>
                                  <w:p w14:paraId="36E714F8" w14:textId="77777777" w:rsidR="00723031" w:rsidRDefault="00723031" w:rsidP="00723031">
                                    <w:pPr>
                                      <w:rPr>
                                        <w:sz w:val="24"/>
                                        <w:szCs w:val="24"/>
                                      </w:rPr>
                                    </w:pPr>
                                    <w:r>
                                      <w:rPr>
                                        <w:rFonts w:hAnsi="Calibri"/>
                                        <w:color w:val="000000" w:themeColor="text1"/>
                                        <w:kern w:val="24"/>
                                      </w:rPr>
                                      <w:t>L</w:t>
                                    </w:r>
                                  </w:p>
                                </w:txbxContent>
                              </wps:txbx>
                              <wps:bodyPr wrap="square" rtlCol="0">
                                <a:noAutofit/>
                              </wps:bodyPr>
                            </wps:wsp>
                            <wps:wsp>
                              <wps:cNvPr id="98" name="TextBox 113"/>
                              <wps:cNvSpPr txBox="1"/>
                              <wps:spPr>
                                <a:xfrm>
                                  <a:off x="92459" y="4314899"/>
                                  <a:ext cx="238760" cy="377190"/>
                                </a:xfrm>
                                <a:prstGeom prst="rect">
                                  <a:avLst/>
                                </a:prstGeom>
                                <a:noFill/>
                              </wps:spPr>
                              <wps:txbx>
                                <w:txbxContent>
                                  <w:p w14:paraId="07572C26" w14:textId="77777777" w:rsidR="00723031" w:rsidRDefault="00723031" w:rsidP="00723031">
                                    <w:pPr>
                                      <w:rPr>
                                        <w:sz w:val="24"/>
                                        <w:szCs w:val="24"/>
                                      </w:rPr>
                                    </w:pPr>
                                    <w:r>
                                      <w:rPr>
                                        <w:rFonts w:hAnsi="Calibri"/>
                                        <w:color w:val="000000" w:themeColor="text1"/>
                                        <w:kern w:val="24"/>
                                      </w:rPr>
                                      <w:t>L</w:t>
                                    </w:r>
                                  </w:p>
                                </w:txbxContent>
                              </wps:txbx>
                              <wps:bodyPr wrap="square" rtlCol="0">
                                <a:noAutofit/>
                              </wps:bodyPr>
                            </wps:wsp>
                            <wps:wsp>
                              <wps:cNvPr id="99" name="Straight Arrow Connector 99"/>
                              <wps:cNvCnPr>
                                <a:cxnSpLocks/>
                              </wps:cNvCnPr>
                              <wps:spPr>
                                <a:xfrm flipV="1">
                                  <a:off x="3958868" y="2937412"/>
                                  <a:ext cx="771480" cy="1492593"/>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g:grpSp>
                        </wpg:grpSp>
                        <wps:wsp>
                          <wps:cNvPr id="100" name="Straight Arrow Connector 100"/>
                          <wps:cNvCnPr>
                            <a:cxnSpLocks/>
                          </wps:cNvCnPr>
                          <wps:spPr>
                            <a:xfrm>
                              <a:off x="442669" y="4566217"/>
                              <a:ext cx="3144194" cy="0"/>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g:grpSp>
                      <wps:wsp>
                        <wps:cNvPr id="101" name="Straight Arrow Connector 101"/>
                        <wps:cNvCnPr>
                          <a:cxnSpLocks/>
                        </wps:cNvCnPr>
                        <wps:spPr>
                          <a:xfrm rot="10800000">
                            <a:off x="242926" y="1858616"/>
                            <a:ext cx="0" cy="2480475"/>
                          </a:xfrm>
                          <a:prstGeom prst="straightConnector1">
                            <a:avLst/>
                          </a:prstGeom>
                          <a:ln>
                            <a:tailEnd type="stealth"/>
                          </a:ln>
                        </wps:spPr>
                        <wps:style>
                          <a:lnRef idx="1">
                            <a:schemeClr val="dk1"/>
                          </a:lnRef>
                          <a:fillRef idx="0">
                            <a:schemeClr val="dk1"/>
                          </a:fillRef>
                          <a:effectRef idx="0">
                            <a:schemeClr val="dk1"/>
                          </a:effectRef>
                          <a:fontRef idx="minor">
                            <a:schemeClr val="tx1"/>
                          </a:fontRef>
                        </wps:style>
                        <wps:bodyPr/>
                      </wps:wsp>
                      <wps:wsp>
                        <wps:cNvPr id="102" name="Oval 102"/>
                        <wps:cNvSpPr/>
                        <wps:spPr>
                          <a:xfrm>
                            <a:off x="3234716" y="3534016"/>
                            <a:ext cx="125999" cy="125999"/>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03" name="Group 103"/>
                        <wpg:cNvGrpSpPr/>
                        <wpg:grpSpPr>
                          <a:xfrm rot="10800000">
                            <a:off x="1297775" y="2380600"/>
                            <a:ext cx="351140" cy="270000"/>
                            <a:chOff x="1297775" y="2380600"/>
                            <a:chExt cx="351140" cy="270000"/>
                          </a:xfrm>
                        </wpg:grpSpPr>
                        <wps:wsp>
                          <wps:cNvPr id="104" name="Oval 104"/>
                          <wps:cNvSpPr/>
                          <wps:spPr>
                            <a:xfrm rot="1218842">
                              <a:off x="1522915" y="2452599"/>
                              <a:ext cx="126000" cy="12600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5" name="Oval 105"/>
                          <wps:cNvSpPr/>
                          <wps:spPr>
                            <a:xfrm>
                              <a:off x="1297775" y="2380600"/>
                              <a:ext cx="270000" cy="27000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06" name="Group 106"/>
                        <wpg:cNvGrpSpPr/>
                        <wpg:grpSpPr>
                          <a:xfrm>
                            <a:off x="5437938" y="1932517"/>
                            <a:ext cx="1653688" cy="1223928"/>
                            <a:chOff x="5437938" y="1932517"/>
                            <a:chExt cx="1653688" cy="1223928"/>
                          </a:xfrm>
                        </wpg:grpSpPr>
                        <wpg:grpSp>
                          <wpg:cNvPr id="107" name="Group 107"/>
                          <wpg:cNvGrpSpPr/>
                          <wpg:grpSpPr>
                            <a:xfrm>
                              <a:off x="5437938" y="1932517"/>
                              <a:ext cx="1653688" cy="836763"/>
                              <a:chOff x="5437725" y="1932423"/>
                              <a:chExt cx="2035309" cy="1029864"/>
                            </a:xfrm>
                          </wpg:grpSpPr>
                          <wps:wsp>
                            <wps:cNvPr id="108" name="Oval 108"/>
                            <wps:cNvSpPr/>
                            <wps:spPr>
                              <a:xfrm>
                                <a:off x="5657994" y="2722647"/>
                                <a:ext cx="155077" cy="155077"/>
                              </a:xfrm>
                              <a:prstGeom prst="ellipse">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 name="Oval 109"/>
                            <wps:cNvSpPr/>
                            <wps:spPr>
                              <a:xfrm>
                                <a:off x="5882342" y="2563504"/>
                                <a:ext cx="332308" cy="332308"/>
                              </a:xfrm>
                              <a:prstGeom prst="ellipse">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0" name="Oval 110"/>
                            <wps:cNvSpPr/>
                            <wps:spPr>
                              <a:xfrm>
                                <a:off x="6283921" y="2391779"/>
                                <a:ext cx="509538" cy="509538"/>
                              </a:xfrm>
                              <a:prstGeom prst="ellipse">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1" name="Straight Arrow Connector 111"/>
                            <wps:cNvCnPr>
                              <a:cxnSpLocks/>
                            </wps:cNvCnPr>
                            <wps:spPr>
                              <a:xfrm>
                                <a:off x="5657994" y="2962286"/>
                                <a:ext cx="1158122"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2" name="TextBox 295"/>
                            <wps:cNvSpPr txBox="1"/>
                            <wps:spPr>
                              <a:xfrm>
                                <a:off x="5437725" y="1932423"/>
                                <a:ext cx="2035309" cy="464234"/>
                              </a:xfrm>
                              <a:prstGeom prst="rect">
                                <a:avLst/>
                              </a:prstGeom>
                              <a:noFill/>
                            </wps:spPr>
                            <wps:txbx>
                              <w:txbxContent>
                                <w:p w14:paraId="21441B37" w14:textId="77777777" w:rsidR="00723031" w:rsidRDefault="00723031" w:rsidP="00723031">
                                  <w:pPr>
                                    <w:jc w:val="center"/>
                                    <w:rPr>
                                      <w:sz w:val="24"/>
                                      <w:szCs w:val="24"/>
                                    </w:rPr>
                                  </w:pPr>
                                  <w:r>
                                    <w:rPr>
                                      <w:rFonts w:hAnsi="Calibri"/>
                                      <w:i/>
                                      <w:iCs/>
                                      <w:color w:val="000000" w:themeColor="text1"/>
                                      <w:kern w:val="24"/>
                                    </w:rPr>
                                    <w:t>Level of Impact</w:t>
                                  </w:r>
                                </w:p>
                              </w:txbxContent>
                            </wps:txbx>
                            <wps:bodyPr wrap="square" rtlCol="0">
                              <a:noAutofit/>
                            </wps:bodyPr>
                          </wps:wsp>
                        </wpg:grpSp>
                        <wps:wsp>
                          <wps:cNvPr id="113" name="TextBox 296"/>
                          <wps:cNvSpPr txBox="1"/>
                          <wps:spPr>
                            <a:xfrm>
                              <a:off x="5520011" y="2778928"/>
                              <a:ext cx="657967" cy="377190"/>
                            </a:xfrm>
                            <a:prstGeom prst="rect">
                              <a:avLst/>
                            </a:prstGeom>
                            <a:noFill/>
                          </wps:spPr>
                          <wps:txbx>
                            <w:txbxContent>
                              <w:p w14:paraId="1B242071" w14:textId="77777777" w:rsidR="00723031" w:rsidRDefault="00723031" w:rsidP="00723031">
                                <w:pPr>
                                  <w:rPr>
                                    <w:sz w:val="24"/>
                                    <w:szCs w:val="24"/>
                                  </w:rPr>
                                </w:pPr>
                                <w:r>
                                  <w:rPr>
                                    <w:rFonts w:hAnsi="Calibri"/>
                                    <w:color w:val="000000" w:themeColor="text1"/>
                                    <w:kern w:val="24"/>
                                  </w:rPr>
                                  <w:t>Low</w:t>
                                </w:r>
                              </w:p>
                            </w:txbxContent>
                          </wps:txbx>
                          <wps:bodyPr wrap="square" rtlCol="0">
                            <a:noAutofit/>
                          </wps:bodyPr>
                        </wps:wsp>
                        <wps:wsp>
                          <wps:cNvPr id="114" name="TextBox 297"/>
                          <wps:cNvSpPr txBox="1"/>
                          <wps:spPr>
                            <a:xfrm>
                              <a:off x="6264707" y="2779255"/>
                              <a:ext cx="561894" cy="377190"/>
                            </a:xfrm>
                            <a:prstGeom prst="rect">
                              <a:avLst/>
                            </a:prstGeom>
                            <a:noFill/>
                          </wps:spPr>
                          <wps:txbx>
                            <w:txbxContent>
                              <w:p w14:paraId="3971BE3D" w14:textId="77777777" w:rsidR="00723031" w:rsidRDefault="00723031" w:rsidP="00723031">
                                <w:pPr>
                                  <w:rPr>
                                    <w:sz w:val="24"/>
                                    <w:szCs w:val="24"/>
                                  </w:rPr>
                                </w:pPr>
                                <w:r>
                                  <w:rPr>
                                    <w:rFonts w:hAnsi="Calibri"/>
                                    <w:color w:val="000000" w:themeColor="text1"/>
                                    <w:kern w:val="24"/>
                                  </w:rPr>
                                  <w:t>High</w:t>
                                </w:r>
                              </w:p>
                            </w:txbxContent>
                          </wps:txbx>
                          <wps:bodyPr wrap="square" rtlCol="0">
                            <a:noAutofit/>
                          </wps:bodyPr>
                        </wps:wsp>
                      </wpg:grpSp>
                      <wps:wsp>
                        <wps:cNvPr id="115" name="Oval 115"/>
                        <wps:cNvSpPr/>
                        <wps:spPr>
                          <a:xfrm>
                            <a:off x="394296" y="4069092"/>
                            <a:ext cx="270000" cy="270000"/>
                          </a:xfrm>
                          <a:prstGeom prst="ellipse">
                            <a:avLst/>
                          </a:prstGeom>
                          <a:solidFill>
                            <a:schemeClr val="bg1"/>
                          </a:solid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 name="Oval 116"/>
                        <wps:cNvSpPr/>
                        <wps:spPr>
                          <a:xfrm>
                            <a:off x="469317" y="3692980"/>
                            <a:ext cx="270000" cy="27000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7" name="Oval 117"/>
                        <wps:cNvSpPr/>
                        <wps:spPr>
                          <a:xfrm>
                            <a:off x="1049159" y="4090346"/>
                            <a:ext cx="125999" cy="125999"/>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8" name="Oval 118"/>
                        <wps:cNvSpPr/>
                        <wps:spPr>
                          <a:xfrm>
                            <a:off x="1030226" y="3454971"/>
                            <a:ext cx="125999" cy="125999"/>
                          </a:xfrm>
                          <a:prstGeom prst="ellipse">
                            <a:avLst/>
                          </a:prstGeom>
                          <a:noFill/>
                          <a:ln w="9525">
                            <a:solidFill>
                              <a:schemeClr val="tx1">
                                <a:lumMod val="95000"/>
                                <a:lumOff val="5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9" name="Oval 119"/>
                        <wps:cNvSpPr/>
                        <wps:spPr>
                          <a:xfrm>
                            <a:off x="777973" y="2037318"/>
                            <a:ext cx="275998" cy="273444"/>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0" name="Oval 120"/>
                        <wps:cNvSpPr/>
                        <wps:spPr>
                          <a:xfrm>
                            <a:off x="2495524" y="877262"/>
                            <a:ext cx="413998" cy="41400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1" name="Oval 121"/>
                        <wps:cNvSpPr/>
                        <wps:spPr>
                          <a:xfrm>
                            <a:off x="2999225" y="3965381"/>
                            <a:ext cx="270000" cy="27000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2" name="Freeform: Shape 122"/>
                        <wps:cNvSpPr/>
                        <wps:spPr>
                          <a:xfrm rot="10800000">
                            <a:off x="1576194" y="3681685"/>
                            <a:ext cx="119232" cy="217989"/>
                          </a:xfrm>
                          <a:custGeom>
                            <a:avLst/>
                            <a:gdLst>
                              <a:gd name="connsiteX0" fmla="*/ 59616 w 119232"/>
                              <a:gd name="connsiteY0" fmla="*/ 217989 h 217989"/>
                              <a:gd name="connsiteX1" fmla="*/ 39541 w 119232"/>
                              <a:gd name="connsiteY1" fmla="*/ 204453 h 217989"/>
                              <a:gd name="connsiteX2" fmla="*/ 0 w 119232"/>
                              <a:gd name="connsiteY2" fmla="*/ 108994 h 217989"/>
                              <a:gd name="connsiteX3" fmla="*/ 39541 w 119232"/>
                              <a:gd name="connsiteY3" fmla="*/ 13535 h 217989"/>
                              <a:gd name="connsiteX4" fmla="*/ 59616 w 119232"/>
                              <a:gd name="connsiteY4" fmla="*/ 0 h 217989"/>
                              <a:gd name="connsiteX5" fmla="*/ 79691 w 119232"/>
                              <a:gd name="connsiteY5" fmla="*/ 13535 h 217989"/>
                              <a:gd name="connsiteX6" fmla="*/ 119232 w 119232"/>
                              <a:gd name="connsiteY6" fmla="*/ 108994 h 217989"/>
                              <a:gd name="connsiteX7" fmla="*/ 79691 w 119232"/>
                              <a:gd name="connsiteY7" fmla="*/ 204453 h 21798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19232" h="217989">
                                <a:moveTo>
                                  <a:pt x="59616" y="217989"/>
                                </a:moveTo>
                                <a:lnTo>
                                  <a:pt x="39541" y="204453"/>
                                </a:lnTo>
                                <a:cubicBezTo>
                                  <a:pt x="15111" y="180023"/>
                                  <a:pt x="0" y="146273"/>
                                  <a:pt x="0" y="108994"/>
                                </a:cubicBezTo>
                                <a:cubicBezTo>
                                  <a:pt x="0" y="71715"/>
                                  <a:pt x="15111" y="37965"/>
                                  <a:pt x="39541" y="13535"/>
                                </a:cubicBezTo>
                                <a:lnTo>
                                  <a:pt x="59616" y="0"/>
                                </a:lnTo>
                                <a:lnTo>
                                  <a:pt x="79691" y="13535"/>
                                </a:lnTo>
                                <a:cubicBezTo>
                                  <a:pt x="104122" y="37965"/>
                                  <a:pt x="119232" y="71715"/>
                                  <a:pt x="119232" y="108994"/>
                                </a:cubicBezTo>
                                <a:cubicBezTo>
                                  <a:pt x="119232" y="146273"/>
                                  <a:pt x="104122" y="180023"/>
                                  <a:pt x="79691" y="204453"/>
                                </a:cubicBezTo>
                                <a:close/>
                              </a:path>
                            </a:pathLst>
                          </a:custGeom>
                          <a:solidFill>
                            <a:schemeClr val="bg1">
                              <a:lumMod val="50000"/>
                            </a:schemeClr>
                          </a:solidFill>
                          <a:ln w="9525">
                            <a:no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s:wsp>
                        <wps:cNvPr id="123" name="Freeform: Shape 123"/>
                        <wps:cNvSpPr/>
                        <wps:spPr>
                          <a:xfrm rot="10800000">
                            <a:off x="1380458" y="2460545"/>
                            <a:ext cx="44878" cy="108689"/>
                          </a:xfrm>
                          <a:custGeom>
                            <a:avLst/>
                            <a:gdLst>
                              <a:gd name="connsiteX0" fmla="*/ 33184 w 44878"/>
                              <a:gd name="connsiteY0" fmla="*/ 108689 h 108689"/>
                              <a:gd name="connsiteX1" fmla="*/ 19868 w 44878"/>
                              <a:gd name="connsiteY1" fmla="*/ 100456 h 108689"/>
                              <a:gd name="connsiteX2" fmla="*/ 3936 w 44878"/>
                              <a:gd name="connsiteY2" fmla="*/ 32659 h 108689"/>
                              <a:gd name="connsiteX3" fmla="*/ 17093 w 44878"/>
                              <a:gd name="connsiteY3" fmla="*/ 11380 h 108689"/>
                              <a:gd name="connsiteX4" fmla="*/ 32932 w 44878"/>
                              <a:gd name="connsiteY4" fmla="*/ 0 h 108689"/>
                              <a:gd name="connsiteX5" fmla="*/ 34269 w 44878"/>
                              <a:gd name="connsiteY5" fmla="*/ 1983 h 108689"/>
                              <a:gd name="connsiteX6" fmla="*/ 44878 w 44878"/>
                              <a:gd name="connsiteY6" fmla="*/ 54531 h 108689"/>
                              <a:gd name="connsiteX7" fmla="*/ 34269 w 44878"/>
                              <a:gd name="connsiteY7" fmla="*/ 107079 h 10868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4878" h="108689">
                                <a:moveTo>
                                  <a:pt x="33184" y="108689"/>
                                </a:moveTo>
                                <a:lnTo>
                                  <a:pt x="19868" y="100456"/>
                                </a:lnTo>
                                <a:cubicBezTo>
                                  <a:pt x="1983" y="83636"/>
                                  <a:pt x="-5123" y="57131"/>
                                  <a:pt x="3936" y="32659"/>
                                </a:cubicBezTo>
                                <a:cubicBezTo>
                                  <a:pt x="6956" y="24501"/>
                                  <a:pt x="11486" y="17342"/>
                                  <a:pt x="17093" y="11380"/>
                                </a:cubicBezTo>
                                <a:lnTo>
                                  <a:pt x="32932" y="0"/>
                                </a:lnTo>
                                <a:lnTo>
                                  <a:pt x="34269" y="1983"/>
                                </a:lnTo>
                                <a:cubicBezTo>
                                  <a:pt x="41100" y="18134"/>
                                  <a:pt x="44878" y="35892"/>
                                  <a:pt x="44878" y="54531"/>
                                </a:cubicBezTo>
                                <a:cubicBezTo>
                                  <a:pt x="44878" y="73171"/>
                                  <a:pt x="41100" y="90928"/>
                                  <a:pt x="34269" y="107079"/>
                                </a:cubicBezTo>
                                <a:close/>
                              </a:path>
                            </a:pathLst>
                          </a:custGeom>
                          <a:solidFill>
                            <a:schemeClr val="bg1">
                              <a:lumMod val="50000"/>
                            </a:schemeClr>
                          </a:solidFill>
                          <a:ln w="9525">
                            <a:no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s:wsp>
                        <wps:cNvPr id="124" name="Freeform: Shape 124"/>
                        <wps:cNvSpPr/>
                        <wps:spPr>
                          <a:xfrm rot="10800000">
                            <a:off x="2146770" y="3189399"/>
                            <a:ext cx="50615" cy="148697"/>
                          </a:xfrm>
                          <a:custGeom>
                            <a:avLst/>
                            <a:gdLst>
                              <a:gd name="connsiteX0" fmla="*/ 25952 w 50615"/>
                              <a:gd name="connsiteY0" fmla="*/ 148697 h 148697"/>
                              <a:gd name="connsiteX1" fmla="*/ 10609 w 50615"/>
                              <a:gd name="connsiteY1" fmla="*/ 125941 h 148697"/>
                              <a:gd name="connsiteX2" fmla="*/ 0 w 50615"/>
                              <a:gd name="connsiteY2" fmla="*/ 73393 h 148697"/>
                              <a:gd name="connsiteX3" fmla="*/ 10609 w 50615"/>
                              <a:gd name="connsiteY3" fmla="*/ 20845 h 148697"/>
                              <a:gd name="connsiteX4" fmla="*/ 24664 w 50615"/>
                              <a:gd name="connsiteY4" fmla="*/ 0 h 148697"/>
                              <a:gd name="connsiteX5" fmla="*/ 40006 w 50615"/>
                              <a:gd name="connsiteY5" fmla="*/ 22755 h 148697"/>
                              <a:gd name="connsiteX6" fmla="*/ 50615 w 50615"/>
                              <a:gd name="connsiteY6" fmla="*/ 75303 h 148697"/>
                              <a:gd name="connsiteX7" fmla="*/ 40006 w 50615"/>
                              <a:gd name="connsiteY7" fmla="*/ 127851 h 1486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0615" h="148697">
                                <a:moveTo>
                                  <a:pt x="25952" y="148697"/>
                                </a:moveTo>
                                <a:lnTo>
                                  <a:pt x="10609" y="125941"/>
                                </a:lnTo>
                                <a:cubicBezTo>
                                  <a:pt x="3778" y="109790"/>
                                  <a:pt x="0" y="92033"/>
                                  <a:pt x="0" y="73393"/>
                                </a:cubicBezTo>
                                <a:cubicBezTo>
                                  <a:pt x="0" y="54754"/>
                                  <a:pt x="3778" y="36996"/>
                                  <a:pt x="10609" y="20845"/>
                                </a:cubicBezTo>
                                <a:lnTo>
                                  <a:pt x="24664" y="0"/>
                                </a:lnTo>
                                <a:lnTo>
                                  <a:pt x="40006" y="22755"/>
                                </a:lnTo>
                                <a:cubicBezTo>
                                  <a:pt x="46838" y="38906"/>
                                  <a:pt x="50615" y="56664"/>
                                  <a:pt x="50615" y="75303"/>
                                </a:cubicBezTo>
                                <a:cubicBezTo>
                                  <a:pt x="50615" y="93943"/>
                                  <a:pt x="46838" y="111700"/>
                                  <a:pt x="40006" y="127851"/>
                                </a:cubicBezTo>
                                <a:close/>
                              </a:path>
                            </a:pathLst>
                          </a:custGeom>
                          <a:solidFill>
                            <a:schemeClr val="bg1">
                              <a:lumMod val="50000"/>
                            </a:schemeClr>
                          </a:solidFill>
                          <a:ln w="9525">
                            <a:no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s:wsp>
                        <wps:cNvPr id="125" name="Freeform: Shape 125"/>
                        <wps:cNvSpPr/>
                        <wps:spPr>
                          <a:xfrm rot="3488944">
                            <a:off x="2198523" y="3093918"/>
                            <a:ext cx="50615" cy="148697"/>
                          </a:xfrm>
                          <a:custGeom>
                            <a:avLst/>
                            <a:gdLst>
                              <a:gd name="connsiteX0" fmla="*/ 25952 w 50615"/>
                              <a:gd name="connsiteY0" fmla="*/ 148697 h 148697"/>
                              <a:gd name="connsiteX1" fmla="*/ 10609 w 50615"/>
                              <a:gd name="connsiteY1" fmla="*/ 125941 h 148697"/>
                              <a:gd name="connsiteX2" fmla="*/ 0 w 50615"/>
                              <a:gd name="connsiteY2" fmla="*/ 73393 h 148697"/>
                              <a:gd name="connsiteX3" fmla="*/ 10609 w 50615"/>
                              <a:gd name="connsiteY3" fmla="*/ 20845 h 148697"/>
                              <a:gd name="connsiteX4" fmla="*/ 24664 w 50615"/>
                              <a:gd name="connsiteY4" fmla="*/ 0 h 148697"/>
                              <a:gd name="connsiteX5" fmla="*/ 40006 w 50615"/>
                              <a:gd name="connsiteY5" fmla="*/ 22755 h 148697"/>
                              <a:gd name="connsiteX6" fmla="*/ 50615 w 50615"/>
                              <a:gd name="connsiteY6" fmla="*/ 75303 h 148697"/>
                              <a:gd name="connsiteX7" fmla="*/ 40006 w 50615"/>
                              <a:gd name="connsiteY7" fmla="*/ 127851 h 1486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0615" h="148697">
                                <a:moveTo>
                                  <a:pt x="25952" y="148697"/>
                                </a:moveTo>
                                <a:lnTo>
                                  <a:pt x="10609" y="125941"/>
                                </a:lnTo>
                                <a:cubicBezTo>
                                  <a:pt x="3778" y="109790"/>
                                  <a:pt x="0" y="92033"/>
                                  <a:pt x="0" y="73393"/>
                                </a:cubicBezTo>
                                <a:cubicBezTo>
                                  <a:pt x="0" y="54754"/>
                                  <a:pt x="3778" y="36996"/>
                                  <a:pt x="10609" y="20845"/>
                                </a:cubicBezTo>
                                <a:lnTo>
                                  <a:pt x="24664" y="0"/>
                                </a:lnTo>
                                <a:lnTo>
                                  <a:pt x="40006" y="22755"/>
                                </a:lnTo>
                                <a:cubicBezTo>
                                  <a:pt x="46838" y="38906"/>
                                  <a:pt x="50615" y="56664"/>
                                  <a:pt x="50615" y="75303"/>
                                </a:cubicBezTo>
                                <a:cubicBezTo>
                                  <a:pt x="50615" y="93943"/>
                                  <a:pt x="46838" y="111700"/>
                                  <a:pt x="40006" y="127851"/>
                                </a:cubicBezTo>
                                <a:close/>
                              </a:path>
                            </a:pathLst>
                          </a:custGeom>
                          <a:solidFill>
                            <a:schemeClr val="bg1">
                              <a:lumMod val="50000"/>
                            </a:schemeClr>
                          </a:solidFill>
                          <a:ln w="9525">
                            <a:no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s:wsp>
                        <wps:cNvPr id="126" name="Freeform: Shape 126"/>
                        <wps:cNvSpPr/>
                        <wps:spPr>
                          <a:xfrm rot="17939503">
                            <a:off x="2084363" y="3095633"/>
                            <a:ext cx="50615" cy="148697"/>
                          </a:xfrm>
                          <a:custGeom>
                            <a:avLst/>
                            <a:gdLst>
                              <a:gd name="connsiteX0" fmla="*/ 25952 w 50615"/>
                              <a:gd name="connsiteY0" fmla="*/ 148697 h 148697"/>
                              <a:gd name="connsiteX1" fmla="*/ 10609 w 50615"/>
                              <a:gd name="connsiteY1" fmla="*/ 125941 h 148697"/>
                              <a:gd name="connsiteX2" fmla="*/ 0 w 50615"/>
                              <a:gd name="connsiteY2" fmla="*/ 73393 h 148697"/>
                              <a:gd name="connsiteX3" fmla="*/ 10609 w 50615"/>
                              <a:gd name="connsiteY3" fmla="*/ 20845 h 148697"/>
                              <a:gd name="connsiteX4" fmla="*/ 24664 w 50615"/>
                              <a:gd name="connsiteY4" fmla="*/ 0 h 148697"/>
                              <a:gd name="connsiteX5" fmla="*/ 40006 w 50615"/>
                              <a:gd name="connsiteY5" fmla="*/ 22755 h 148697"/>
                              <a:gd name="connsiteX6" fmla="*/ 50615 w 50615"/>
                              <a:gd name="connsiteY6" fmla="*/ 75303 h 148697"/>
                              <a:gd name="connsiteX7" fmla="*/ 40006 w 50615"/>
                              <a:gd name="connsiteY7" fmla="*/ 127851 h 1486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0615" h="148697">
                                <a:moveTo>
                                  <a:pt x="25952" y="148697"/>
                                </a:moveTo>
                                <a:lnTo>
                                  <a:pt x="10609" y="125941"/>
                                </a:lnTo>
                                <a:cubicBezTo>
                                  <a:pt x="3778" y="109790"/>
                                  <a:pt x="0" y="92033"/>
                                  <a:pt x="0" y="73393"/>
                                </a:cubicBezTo>
                                <a:cubicBezTo>
                                  <a:pt x="0" y="54754"/>
                                  <a:pt x="3778" y="36996"/>
                                  <a:pt x="10609" y="20845"/>
                                </a:cubicBezTo>
                                <a:lnTo>
                                  <a:pt x="24664" y="0"/>
                                </a:lnTo>
                                <a:lnTo>
                                  <a:pt x="40006" y="22755"/>
                                </a:lnTo>
                                <a:cubicBezTo>
                                  <a:pt x="46838" y="38906"/>
                                  <a:pt x="50615" y="56664"/>
                                  <a:pt x="50615" y="75303"/>
                                </a:cubicBezTo>
                                <a:cubicBezTo>
                                  <a:pt x="50615" y="93943"/>
                                  <a:pt x="46838" y="111700"/>
                                  <a:pt x="40006" y="127851"/>
                                </a:cubicBezTo>
                                <a:close/>
                              </a:path>
                            </a:pathLst>
                          </a:custGeom>
                          <a:solidFill>
                            <a:schemeClr val="bg1">
                              <a:lumMod val="50000"/>
                            </a:schemeClr>
                          </a:solidFill>
                          <a:ln w="9525">
                            <a:no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s:wsp>
                        <wps:cNvPr id="127" name="Freeform: Shape 127"/>
                        <wps:cNvSpPr/>
                        <wps:spPr>
                          <a:xfrm rot="10800000">
                            <a:off x="2157693" y="3188455"/>
                            <a:ext cx="26947" cy="23506"/>
                          </a:xfrm>
                          <a:custGeom>
                            <a:avLst/>
                            <a:gdLst>
                              <a:gd name="connsiteX0" fmla="*/ 13462 w 26947"/>
                              <a:gd name="connsiteY0" fmla="*/ 23506 h 23506"/>
                              <a:gd name="connsiteX1" fmla="*/ 0 w 26947"/>
                              <a:gd name="connsiteY1" fmla="*/ 3538 h 23506"/>
                              <a:gd name="connsiteX2" fmla="*/ 23403 w 26947"/>
                              <a:gd name="connsiteY2" fmla="*/ 0 h 23506"/>
                              <a:gd name="connsiteX3" fmla="*/ 26947 w 26947"/>
                              <a:gd name="connsiteY3" fmla="*/ 716 h 23506"/>
                              <a:gd name="connsiteX4" fmla="*/ 26776 w 26947"/>
                              <a:gd name="connsiteY4" fmla="*/ 1562 h 2350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6947" h="23506">
                                <a:moveTo>
                                  <a:pt x="13462" y="23506"/>
                                </a:moveTo>
                                <a:lnTo>
                                  <a:pt x="0" y="3538"/>
                                </a:lnTo>
                                <a:lnTo>
                                  <a:pt x="23403" y="0"/>
                                </a:lnTo>
                                <a:lnTo>
                                  <a:pt x="26947" y="716"/>
                                </a:lnTo>
                                <a:lnTo>
                                  <a:pt x="26776" y="1562"/>
                                </a:lnTo>
                                <a:close/>
                              </a:path>
                            </a:pathLst>
                          </a:custGeom>
                          <a:solidFill>
                            <a:schemeClr val="tx1"/>
                          </a:solid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s:wsp>
                        <wps:cNvPr id="128" name="Oval 128"/>
                        <wps:cNvSpPr/>
                        <wps:spPr>
                          <a:xfrm rot="10800000">
                            <a:off x="2025752" y="2941960"/>
                            <a:ext cx="270000" cy="27000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9" name="Oval 129"/>
                        <wps:cNvSpPr/>
                        <wps:spPr>
                          <a:xfrm rot="10800000">
                            <a:off x="2146770" y="3127946"/>
                            <a:ext cx="270000" cy="27000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0" name="Oval 130"/>
                        <wps:cNvSpPr/>
                        <wps:spPr>
                          <a:xfrm rot="10800000">
                            <a:off x="1927385" y="3129856"/>
                            <a:ext cx="270000" cy="27000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1" name="Oval 131"/>
                        <wps:cNvSpPr/>
                        <wps:spPr>
                          <a:xfrm rot="10800000">
                            <a:off x="1576688" y="3655680"/>
                            <a:ext cx="270000" cy="27000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2" name="Oval 132"/>
                        <wps:cNvSpPr/>
                        <wps:spPr>
                          <a:xfrm rot="10800000">
                            <a:off x="1425920" y="3655680"/>
                            <a:ext cx="270000" cy="27000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 name="Oval 133"/>
                        <wps:cNvSpPr/>
                        <wps:spPr>
                          <a:xfrm rot="10800000">
                            <a:off x="3890332" y="3085595"/>
                            <a:ext cx="270000" cy="270000"/>
                          </a:xfrm>
                          <a:prstGeom prst="ellipse">
                            <a:avLst/>
                          </a:prstGeom>
                          <a:solidFill>
                            <a:schemeClr val="bg1"/>
                          </a:solid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4" name="Oval 134"/>
                        <wps:cNvSpPr/>
                        <wps:spPr>
                          <a:xfrm rot="10800000">
                            <a:off x="3565926" y="3010958"/>
                            <a:ext cx="414000" cy="41400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5" name="Freeform: Shape 135"/>
                        <wps:cNvSpPr/>
                        <wps:spPr>
                          <a:xfrm rot="10800000">
                            <a:off x="3894808" y="3114127"/>
                            <a:ext cx="82800" cy="212936"/>
                          </a:xfrm>
                          <a:custGeom>
                            <a:avLst/>
                            <a:gdLst>
                              <a:gd name="connsiteX0" fmla="*/ 32503 w 89594"/>
                              <a:gd name="connsiteY0" fmla="*/ 212936 h 212936"/>
                              <a:gd name="connsiteX1" fmla="*/ 16267 w 89594"/>
                              <a:gd name="connsiteY1" fmla="*/ 188855 h 212936"/>
                              <a:gd name="connsiteX2" fmla="*/ 0 w 89594"/>
                              <a:gd name="connsiteY2" fmla="*/ 108281 h 212936"/>
                              <a:gd name="connsiteX3" fmla="*/ 16267 w 89594"/>
                              <a:gd name="connsiteY3" fmla="*/ 27707 h 212936"/>
                              <a:gd name="connsiteX4" fmla="*/ 34948 w 89594"/>
                              <a:gd name="connsiteY4" fmla="*/ 0 h 212936"/>
                              <a:gd name="connsiteX5" fmla="*/ 50053 w 89594"/>
                              <a:gd name="connsiteY5" fmla="*/ 10185 h 212936"/>
                              <a:gd name="connsiteX6" fmla="*/ 89594 w 89594"/>
                              <a:gd name="connsiteY6" fmla="*/ 105644 h 212936"/>
                              <a:gd name="connsiteX7" fmla="*/ 50053 w 89594"/>
                              <a:gd name="connsiteY7" fmla="*/ 201103 h 21293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89594" h="212936">
                                <a:moveTo>
                                  <a:pt x="32503" y="212936"/>
                                </a:moveTo>
                                <a:lnTo>
                                  <a:pt x="16267" y="188855"/>
                                </a:lnTo>
                                <a:cubicBezTo>
                                  <a:pt x="5792" y="164090"/>
                                  <a:pt x="0" y="136862"/>
                                  <a:pt x="0" y="108281"/>
                                </a:cubicBezTo>
                                <a:cubicBezTo>
                                  <a:pt x="0" y="79700"/>
                                  <a:pt x="5792" y="52473"/>
                                  <a:pt x="16267" y="27707"/>
                                </a:cubicBezTo>
                                <a:lnTo>
                                  <a:pt x="34948" y="0"/>
                                </a:lnTo>
                                <a:lnTo>
                                  <a:pt x="50053" y="10185"/>
                                </a:lnTo>
                                <a:cubicBezTo>
                                  <a:pt x="74484" y="34615"/>
                                  <a:pt x="89594" y="68365"/>
                                  <a:pt x="89594" y="105644"/>
                                </a:cubicBezTo>
                                <a:cubicBezTo>
                                  <a:pt x="89594" y="142923"/>
                                  <a:pt x="74484" y="176673"/>
                                  <a:pt x="50053" y="201103"/>
                                </a:cubicBezTo>
                                <a:close/>
                              </a:path>
                            </a:pathLst>
                          </a:custGeom>
                          <a:solidFill>
                            <a:schemeClr val="bg1">
                              <a:lumMod val="50000"/>
                            </a:schemeClr>
                          </a:solidFill>
                          <a:ln w="9525">
                            <a:no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g:grpSp>
                        <wpg:cNvPr id="136" name="Group 136"/>
                        <wpg:cNvGrpSpPr/>
                        <wpg:grpSpPr>
                          <a:xfrm>
                            <a:off x="2430677" y="2215226"/>
                            <a:ext cx="420768" cy="270000"/>
                            <a:chOff x="2430677" y="2215226"/>
                            <a:chExt cx="420768" cy="270000"/>
                          </a:xfrm>
                        </wpg:grpSpPr>
                        <wps:wsp>
                          <wps:cNvPr id="137" name="Freeform: Shape 137"/>
                          <wps:cNvSpPr/>
                          <wps:spPr>
                            <a:xfrm rot="10800000">
                              <a:off x="2580951" y="2241231"/>
                              <a:ext cx="119232" cy="217989"/>
                            </a:xfrm>
                            <a:custGeom>
                              <a:avLst/>
                              <a:gdLst>
                                <a:gd name="connsiteX0" fmla="*/ 59616 w 119232"/>
                                <a:gd name="connsiteY0" fmla="*/ 217989 h 217989"/>
                                <a:gd name="connsiteX1" fmla="*/ 39541 w 119232"/>
                                <a:gd name="connsiteY1" fmla="*/ 204453 h 217989"/>
                                <a:gd name="connsiteX2" fmla="*/ 0 w 119232"/>
                                <a:gd name="connsiteY2" fmla="*/ 108994 h 217989"/>
                                <a:gd name="connsiteX3" fmla="*/ 39541 w 119232"/>
                                <a:gd name="connsiteY3" fmla="*/ 13535 h 217989"/>
                                <a:gd name="connsiteX4" fmla="*/ 59616 w 119232"/>
                                <a:gd name="connsiteY4" fmla="*/ 0 h 217989"/>
                                <a:gd name="connsiteX5" fmla="*/ 79691 w 119232"/>
                                <a:gd name="connsiteY5" fmla="*/ 13535 h 217989"/>
                                <a:gd name="connsiteX6" fmla="*/ 119232 w 119232"/>
                                <a:gd name="connsiteY6" fmla="*/ 108994 h 217989"/>
                                <a:gd name="connsiteX7" fmla="*/ 79691 w 119232"/>
                                <a:gd name="connsiteY7" fmla="*/ 204453 h 21798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19232" h="217989">
                                  <a:moveTo>
                                    <a:pt x="59616" y="217989"/>
                                  </a:moveTo>
                                  <a:lnTo>
                                    <a:pt x="39541" y="204453"/>
                                  </a:lnTo>
                                  <a:cubicBezTo>
                                    <a:pt x="15111" y="180023"/>
                                    <a:pt x="0" y="146273"/>
                                    <a:pt x="0" y="108994"/>
                                  </a:cubicBezTo>
                                  <a:cubicBezTo>
                                    <a:pt x="0" y="71715"/>
                                    <a:pt x="15111" y="37965"/>
                                    <a:pt x="39541" y="13535"/>
                                  </a:cubicBezTo>
                                  <a:lnTo>
                                    <a:pt x="59616" y="0"/>
                                  </a:lnTo>
                                  <a:lnTo>
                                    <a:pt x="79691" y="13535"/>
                                  </a:lnTo>
                                  <a:cubicBezTo>
                                    <a:pt x="104122" y="37965"/>
                                    <a:pt x="119232" y="71715"/>
                                    <a:pt x="119232" y="108994"/>
                                  </a:cubicBezTo>
                                  <a:cubicBezTo>
                                    <a:pt x="119232" y="146273"/>
                                    <a:pt x="104122" y="180023"/>
                                    <a:pt x="79691" y="204453"/>
                                  </a:cubicBezTo>
                                  <a:close/>
                                </a:path>
                              </a:pathLst>
                            </a:custGeom>
                            <a:solidFill>
                              <a:schemeClr val="bg1">
                                <a:lumMod val="50000"/>
                              </a:schemeClr>
                            </a:solidFill>
                            <a:ln w="9525">
                              <a:no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s:wsp>
                          <wps:cNvPr id="138" name="Oval 138"/>
                          <wps:cNvSpPr/>
                          <wps:spPr>
                            <a:xfrm rot="10800000">
                              <a:off x="2581445" y="2215226"/>
                              <a:ext cx="270000" cy="27000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9" name="Oval 139"/>
                          <wps:cNvSpPr/>
                          <wps:spPr>
                            <a:xfrm rot="10800000">
                              <a:off x="2430677" y="2215226"/>
                              <a:ext cx="270000" cy="27000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40" name="Group 140"/>
                        <wpg:cNvGrpSpPr/>
                        <wpg:grpSpPr>
                          <a:xfrm>
                            <a:off x="4195784" y="898446"/>
                            <a:ext cx="555415" cy="655976"/>
                            <a:chOff x="4195784" y="898446"/>
                            <a:chExt cx="555415" cy="655976"/>
                          </a:xfrm>
                        </wpg:grpSpPr>
                        <wpg:grpSp>
                          <wpg:cNvPr id="141" name="Group 141"/>
                          <wpg:cNvGrpSpPr/>
                          <wpg:grpSpPr>
                            <a:xfrm rot="18020003">
                              <a:off x="4145504" y="948726"/>
                              <a:ext cx="655976" cy="555415"/>
                              <a:chOff x="4145505" y="948726"/>
                              <a:chExt cx="655976" cy="555415"/>
                            </a:xfrm>
                          </wpg:grpSpPr>
                          <wps:wsp>
                            <wps:cNvPr id="142" name="Freeform: Shape 142"/>
                            <wps:cNvSpPr/>
                            <wps:spPr>
                              <a:xfrm rot="10800000">
                                <a:off x="4429043" y="1196165"/>
                                <a:ext cx="50615" cy="148697"/>
                              </a:xfrm>
                              <a:custGeom>
                                <a:avLst/>
                                <a:gdLst>
                                  <a:gd name="connsiteX0" fmla="*/ 25952 w 50615"/>
                                  <a:gd name="connsiteY0" fmla="*/ 148697 h 148697"/>
                                  <a:gd name="connsiteX1" fmla="*/ 10609 w 50615"/>
                                  <a:gd name="connsiteY1" fmla="*/ 125941 h 148697"/>
                                  <a:gd name="connsiteX2" fmla="*/ 0 w 50615"/>
                                  <a:gd name="connsiteY2" fmla="*/ 73393 h 148697"/>
                                  <a:gd name="connsiteX3" fmla="*/ 10609 w 50615"/>
                                  <a:gd name="connsiteY3" fmla="*/ 20845 h 148697"/>
                                  <a:gd name="connsiteX4" fmla="*/ 24664 w 50615"/>
                                  <a:gd name="connsiteY4" fmla="*/ 0 h 148697"/>
                                  <a:gd name="connsiteX5" fmla="*/ 40006 w 50615"/>
                                  <a:gd name="connsiteY5" fmla="*/ 22755 h 148697"/>
                                  <a:gd name="connsiteX6" fmla="*/ 50615 w 50615"/>
                                  <a:gd name="connsiteY6" fmla="*/ 75303 h 148697"/>
                                  <a:gd name="connsiteX7" fmla="*/ 40006 w 50615"/>
                                  <a:gd name="connsiteY7" fmla="*/ 127851 h 1486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0615" h="148697">
                                    <a:moveTo>
                                      <a:pt x="25952" y="148697"/>
                                    </a:moveTo>
                                    <a:lnTo>
                                      <a:pt x="10609" y="125941"/>
                                    </a:lnTo>
                                    <a:cubicBezTo>
                                      <a:pt x="3778" y="109790"/>
                                      <a:pt x="0" y="92033"/>
                                      <a:pt x="0" y="73393"/>
                                    </a:cubicBezTo>
                                    <a:cubicBezTo>
                                      <a:pt x="0" y="54754"/>
                                      <a:pt x="3778" y="36996"/>
                                      <a:pt x="10609" y="20845"/>
                                    </a:cubicBezTo>
                                    <a:lnTo>
                                      <a:pt x="24664" y="0"/>
                                    </a:lnTo>
                                    <a:lnTo>
                                      <a:pt x="40006" y="22755"/>
                                    </a:lnTo>
                                    <a:cubicBezTo>
                                      <a:pt x="46838" y="38906"/>
                                      <a:pt x="50615" y="56664"/>
                                      <a:pt x="50615" y="75303"/>
                                    </a:cubicBezTo>
                                    <a:cubicBezTo>
                                      <a:pt x="50615" y="93943"/>
                                      <a:pt x="46838" y="111700"/>
                                      <a:pt x="40006" y="127851"/>
                                    </a:cubicBezTo>
                                    <a:close/>
                                  </a:path>
                                </a:pathLst>
                              </a:custGeom>
                              <a:solidFill>
                                <a:schemeClr val="bg1">
                                  <a:lumMod val="50000"/>
                                </a:schemeClr>
                              </a:solidFill>
                              <a:ln w="9525">
                                <a:no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s:wsp>
                            <wps:cNvPr id="143" name="Freeform: Shape 143"/>
                            <wps:cNvSpPr/>
                            <wps:spPr>
                              <a:xfrm rot="3076087">
                                <a:off x="4485834" y="1083947"/>
                                <a:ext cx="45719" cy="168724"/>
                              </a:xfrm>
                              <a:custGeom>
                                <a:avLst/>
                                <a:gdLst>
                                  <a:gd name="connsiteX0" fmla="*/ 25952 w 50615"/>
                                  <a:gd name="connsiteY0" fmla="*/ 148697 h 148697"/>
                                  <a:gd name="connsiteX1" fmla="*/ 10609 w 50615"/>
                                  <a:gd name="connsiteY1" fmla="*/ 125941 h 148697"/>
                                  <a:gd name="connsiteX2" fmla="*/ 0 w 50615"/>
                                  <a:gd name="connsiteY2" fmla="*/ 73393 h 148697"/>
                                  <a:gd name="connsiteX3" fmla="*/ 10609 w 50615"/>
                                  <a:gd name="connsiteY3" fmla="*/ 20845 h 148697"/>
                                  <a:gd name="connsiteX4" fmla="*/ 24664 w 50615"/>
                                  <a:gd name="connsiteY4" fmla="*/ 0 h 148697"/>
                                  <a:gd name="connsiteX5" fmla="*/ 40006 w 50615"/>
                                  <a:gd name="connsiteY5" fmla="*/ 22755 h 148697"/>
                                  <a:gd name="connsiteX6" fmla="*/ 50615 w 50615"/>
                                  <a:gd name="connsiteY6" fmla="*/ 75303 h 148697"/>
                                  <a:gd name="connsiteX7" fmla="*/ 40006 w 50615"/>
                                  <a:gd name="connsiteY7" fmla="*/ 127851 h 1486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0615" h="148697">
                                    <a:moveTo>
                                      <a:pt x="25952" y="148697"/>
                                    </a:moveTo>
                                    <a:lnTo>
                                      <a:pt x="10609" y="125941"/>
                                    </a:lnTo>
                                    <a:cubicBezTo>
                                      <a:pt x="3778" y="109790"/>
                                      <a:pt x="0" y="92033"/>
                                      <a:pt x="0" y="73393"/>
                                    </a:cubicBezTo>
                                    <a:cubicBezTo>
                                      <a:pt x="0" y="54754"/>
                                      <a:pt x="3778" y="36996"/>
                                      <a:pt x="10609" y="20845"/>
                                    </a:cubicBezTo>
                                    <a:lnTo>
                                      <a:pt x="24664" y="0"/>
                                    </a:lnTo>
                                    <a:lnTo>
                                      <a:pt x="40006" y="22755"/>
                                    </a:lnTo>
                                    <a:cubicBezTo>
                                      <a:pt x="46838" y="38906"/>
                                      <a:pt x="50615" y="56664"/>
                                      <a:pt x="50615" y="75303"/>
                                    </a:cubicBezTo>
                                    <a:cubicBezTo>
                                      <a:pt x="50615" y="93943"/>
                                      <a:pt x="46838" y="111700"/>
                                      <a:pt x="40006" y="127851"/>
                                    </a:cubicBezTo>
                                    <a:close/>
                                  </a:path>
                                </a:pathLst>
                              </a:custGeom>
                              <a:solidFill>
                                <a:schemeClr val="bg1">
                                  <a:lumMod val="50000"/>
                                </a:schemeClr>
                              </a:solidFill>
                              <a:ln w="9525">
                                <a:no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s:wsp>
                            <wps:cNvPr id="144" name="Freeform: Shape 144"/>
                            <wps:cNvSpPr/>
                            <wps:spPr>
                              <a:xfrm rot="17939503">
                                <a:off x="4366636" y="1102399"/>
                                <a:ext cx="50615" cy="148697"/>
                              </a:xfrm>
                              <a:custGeom>
                                <a:avLst/>
                                <a:gdLst>
                                  <a:gd name="connsiteX0" fmla="*/ 25952 w 50615"/>
                                  <a:gd name="connsiteY0" fmla="*/ 148697 h 148697"/>
                                  <a:gd name="connsiteX1" fmla="*/ 10609 w 50615"/>
                                  <a:gd name="connsiteY1" fmla="*/ 125941 h 148697"/>
                                  <a:gd name="connsiteX2" fmla="*/ 0 w 50615"/>
                                  <a:gd name="connsiteY2" fmla="*/ 73393 h 148697"/>
                                  <a:gd name="connsiteX3" fmla="*/ 10609 w 50615"/>
                                  <a:gd name="connsiteY3" fmla="*/ 20845 h 148697"/>
                                  <a:gd name="connsiteX4" fmla="*/ 24664 w 50615"/>
                                  <a:gd name="connsiteY4" fmla="*/ 0 h 148697"/>
                                  <a:gd name="connsiteX5" fmla="*/ 40006 w 50615"/>
                                  <a:gd name="connsiteY5" fmla="*/ 22755 h 148697"/>
                                  <a:gd name="connsiteX6" fmla="*/ 50615 w 50615"/>
                                  <a:gd name="connsiteY6" fmla="*/ 75303 h 148697"/>
                                  <a:gd name="connsiteX7" fmla="*/ 40006 w 50615"/>
                                  <a:gd name="connsiteY7" fmla="*/ 127851 h 1486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0615" h="148697">
                                    <a:moveTo>
                                      <a:pt x="25952" y="148697"/>
                                    </a:moveTo>
                                    <a:lnTo>
                                      <a:pt x="10609" y="125941"/>
                                    </a:lnTo>
                                    <a:cubicBezTo>
                                      <a:pt x="3778" y="109790"/>
                                      <a:pt x="0" y="92033"/>
                                      <a:pt x="0" y="73393"/>
                                    </a:cubicBezTo>
                                    <a:cubicBezTo>
                                      <a:pt x="0" y="54754"/>
                                      <a:pt x="3778" y="36996"/>
                                      <a:pt x="10609" y="20845"/>
                                    </a:cubicBezTo>
                                    <a:lnTo>
                                      <a:pt x="24664" y="0"/>
                                    </a:lnTo>
                                    <a:lnTo>
                                      <a:pt x="40006" y="22755"/>
                                    </a:lnTo>
                                    <a:cubicBezTo>
                                      <a:pt x="46838" y="38906"/>
                                      <a:pt x="50615" y="56664"/>
                                      <a:pt x="50615" y="75303"/>
                                    </a:cubicBezTo>
                                    <a:cubicBezTo>
                                      <a:pt x="50615" y="93943"/>
                                      <a:pt x="46838" y="111700"/>
                                      <a:pt x="40006" y="127851"/>
                                    </a:cubicBezTo>
                                    <a:close/>
                                  </a:path>
                                </a:pathLst>
                              </a:custGeom>
                              <a:solidFill>
                                <a:schemeClr val="bg1">
                                  <a:lumMod val="50000"/>
                                </a:schemeClr>
                              </a:solidFill>
                              <a:ln w="9525">
                                <a:no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s:wsp>
                            <wps:cNvPr id="145" name="Freeform: Shape 145"/>
                            <wps:cNvSpPr/>
                            <wps:spPr>
                              <a:xfrm rot="10800000">
                                <a:off x="4439966" y="1195221"/>
                                <a:ext cx="26947" cy="23506"/>
                              </a:xfrm>
                              <a:custGeom>
                                <a:avLst/>
                                <a:gdLst>
                                  <a:gd name="connsiteX0" fmla="*/ 13462 w 26947"/>
                                  <a:gd name="connsiteY0" fmla="*/ 23506 h 23506"/>
                                  <a:gd name="connsiteX1" fmla="*/ 0 w 26947"/>
                                  <a:gd name="connsiteY1" fmla="*/ 3538 h 23506"/>
                                  <a:gd name="connsiteX2" fmla="*/ 23403 w 26947"/>
                                  <a:gd name="connsiteY2" fmla="*/ 0 h 23506"/>
                                  <a:gd name="connsiteX3" fmla="*/ 26947 w 26947"/>
                                  <a:gd name="connsiteY3" fmla="*/ 716 h 23506"/>
                                  <a:gd name="connsiteX4" fmla="*/ 26776 w 26947"/>
                                  <a:gd name="connsiteY4" fmla="*/ 1562 h 2350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6947" h="23506">
                                    <a:moveTo>
                                      <a:pt x="13462" y="23506"/>
                                    </a:moveTo>
                                    <a:lnTo>
                                      <a:pt x="0" y="3538"/>
                                    </a:lnTo>
                                    <a:lnTo>
                                      <a:pt x="23403" y="0"/>
                                    </a:lnTo>
                                    <a:lnTo>
                                      <a:pt x="26947" y="716"/>
                                    </a:lnTo>
                                    <a:lnTo>
                                      <a:pt x="26776" y="1562"/>
                                    </a:lnTo>
                                    <a:close/>
                                  </a:path>
                                </a:pathLst>
                              </a:custGeom>
                              <a:solidFill>
                                <a:schemeClr val="tx1"/>
                              </a:solid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s:wsp>
                            <wps:cNvPr id="146" name="Oval 146"/>
                            <wps:cNvSpPr/>
                            <wps:spPr>
                              <a:xfrm rot="10800000">
                                <a:off x="4308025" y="948726"/>
                                <a:ext cx="270000" cy="27000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 name="Oval 147"/>
                            <wps:cNvSpPr/>
                            <wps:spPr>
                              <a:xfrm rot="10800000">
                                <a:off x="4413612" y="1106564"/>
                                <a:ext cx="387869" cy="397577"/>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 name="Oval 148"/>
                            <wps:cNvSpPr/>
                            <wps:spPr>
                              <a:xfrm rot="10800000">
                                <a:off x="4145505" y="1136621"/>
                                <a:ext cx="334154" cy="335187"/>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49" name="Freeform: Shape 149"/>
                          <wps:cNvSpPr/>
                          <wps:spPr>
                            <a:xfrm rot="7220003">
                              <a:off x="4498786" y="1192850"/>
                              <a:ext cx="61200" cy="194400"/>
                            </a:xfrm>
                            <a:custGeom>
                              <a:avLst/>
                              <a:gdLst>
                                <a:gd name="connsiteX0" fmla="*/ 13130 w 66048"/>
                                <a:gd name="connsiteY0" fmla="*/ 165371 h 199145"/>
                                <a:gd name="connsiteX1" fmla="*/ 0 w 66048"/>
                                <a:gd name="connsiteY1" fmla="*/ 100136 h 199145"/>
                                <a:gd name="connsiteX2" fmla="*/ 13130 w 66048"/>
                                <a:gd name="connsiteY2" fmla="*/ 34901 h 199145"/>
                                <a:gd name="connsiteX3" fmla="*/ 36587 w 66048"/>
                                <a:gd name="connsiteY3" fmla="*/ 0 h 199145"/>
                                <a:gd name="connsiteX4" fmla="*/ 50808 w 66048"/>
                                <a:gd name="connsiteY4" fmla="*/ 21620 h 199145"/>
                                <a:gd name="connsiteX5" fmla="*/ 66048 w 66048"/>
                                <a:gd name="connsiteY5" fmla="*/ 98998 h 199145"/>
                                <a:gd name="connsiteX6" fmla="*/ 50808 w 66048"/>
                                <a:gd name="connsiteY6" fmla="*/ 176375 h 199145"/>
                                <a:gd name="connsiteX7" fmla="*/ 35831 w 66048"/>
                                <a:gd name="connsiteY7" fmla="*/ 199145 h 1991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66048" h="199145">
                                  <a:moveTo>
                                    <a:pt x="13130" y="165371"/>
                                  </a:moveTo>
                                  <a:cubicBezTo>
                                    <a:pt x="4675" y="145321"/>
                                    <a:pt x="0" y="123276"/>
                                    <a:pt x="0" y="100136"/>
                                  </a:cubicBezTo>
                                  <a:cubicBezTo>
                                    <a:pt x="0" y="76996"/>
                                    <a:pt x="4675" y="54951"/>
                                    <a:pt x="13130" y="34901"/>
                                  </a:cubicBezTo>
                                  <a:lnTo>
                                    <a:pt x="36587" y="0"/>
                                  </a:lnTo>
                                  <a:lnTo>
                                    <a:pt x="50808" y="21620"/>
                                  </a:lnTo>
                                  <a:cubicBezTo>
                                    <a:pt x="60622" y="45403"/>
                                    <a:pt x="66048" y="71551"/>
                                    <a:pt x="66048" y="98998"/>
                                  </a:cubicBezTo>
                                  <a:cubicBezTo>
                                    <a:pt x="66048" y="126444"/>
                                    <a:pt x="60622" y="152592"/>
                                    <a:pt x="50808" y="176375"/>
                                  </a:cubicBezTo>
                                  <a:lnTo>
                                    <a:pt x="35831" y="199145"/>
                                  </a:lnTo>
                                  <a:close/>
                                </a:path>
                              </a:pathLst>
                            </a:custGeom>
                            <a:solidFill>
                              <a:schemeClr val="bg1">
                                <a:lumMod val="50000"/>
                              </a:schemeClr>
                            </a:solidFill>
                            <a:ln w="9525">
                              <a:no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g:grpSp>
                      <wpg:grpSp>
                        <wpg:cNvPr id="150" name="Group 150"/>
                        <wpg:cNvGrpSpPr/>
                        <wpg:grpSpPr>
                          <a:xfrm>
                            <a:off x="3792170" y="1999313"/>
                            <a:ext cx="495907" cy="507622"/>
                            <a:chOff x="3792170" y="1999313"/>
                            <a:chExt cx="495907" cy="507622"/>
                          </a:xfrm>
                        </wpg:grpSpPr>
                        <wps:wsp>
                          <wps:cNvPr id="151" name="Oval 151"/>
                          <wps:cNvSpPr/>
                          <wps:spPr>
                            <a:xfrm rot="10800000">
                              <a:off x="3792170" y="2141823"/>
                              <a:ext cx="126000" cy="12600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 name="Oval 152"/>
                          <wps:cNvSpPr/>
                          <wps:spPr>
                            <a:xfrm rot="12671296">
                              <a:off x="3843551" y="1999313"/>
                              <a:ext cx="198773" cy="204591"/>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3" name="Freeform: Shape 153"/>
                          <wps:cNvSpPr/>
                          <wps:spPr>
                            <a:xfrm rot="10800000">
                              <a:off x="3879040" y="2180702"/>
                              <a:ext cx="36316" cy="77165"/>
                            </a:xfrm>
                            <a:custGeom>
                              <a:avLst/>
                              <a:gdLst>
                                <a:gd name="connsiteX0" fmla="*/ 4154 w 36316"/>
                                <a:gd name="connsiteY0" fmla="*/ 77165 h 77165"/>
                                <a:gd name="connsiteX1" fmla="*/ 0 w 36316"/>
                                <a:gd name="connsiteY1" fmla="*/ 56592 h 77165"/>
                                <a:gd name="connsiteX2" fmla="*/ 18452 w 36316"/>
                                <a:gd name="connsiteY2" fmla="*/ 12044 h 77165"/>
                                <a:gd name="connsiteX3" fmla="*/ 36316 w 36316"/>
                                <a:gd name="connsiteY3" fmla="*/ 0 h 77165"/>
                                <a:gd name="connsiteX4" fmla="*/ 27826 w 36316"/>
                                <a:gd name="connsiteY4" fmla="*/ 42054 h 7716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6316" h="77165">
                                  <a:moveTo>
                                    <a:pt x="4154" y="77165"/>
                                  </a:moveTo>
                                  <a:lnTo>
                                    <a:pt x="0" y="56592"/>
                                  </a:lnTo>
                                  <a:cubicBezTo>
                                    <a:pt x="0" y="39195"/>
                                    <a:pt x="7052" y="23445"/>
                                    <a:pt x="18452" y="12044"/>
                                  </a:cubicBezTo>
                                  <a:lnTo>
                                    <a:pt x="36316" y="0"/>
                                  </a:lnTo>
                                  <a:lnTo>
                                    <a:pt x="27826" y="42054"/>
                                  </a:lnTo>
                                  <a:close/>
                                </a:path>
                              </a:pathLst>
                            </a:custGeom>
                            <a:solidFill>
                              <a:schemeClr val="bg1">
                                <a:lumMod val="50000"/>
                              </a:schemeClr>
                            </a:solidFill>
                            <a:ln w="9525">
                              <a:no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s:wsp>
                          <wps:cNvPr id="154" name="Freeform: Shape 154"/>
                          <wps:cNvSpPr/>
                          <wps:spPr>
                            <a:xfrm rot="12370872">
                              <a:off x="3935790" y="2109543"/>
                              <a:ext cx="36316" cy="77165"/>
                            </a:xfrm>
                            <a:custGeom>
                              <a:avLst/>
                              <a:gdLst>
                                <a:gd name="connsiteX0" fmla="*/ 4154 w 36316"/>
                                <a:gd name="connsiteY0" fmla="*/ 77165 h 77165"/>
                                <a:gd name="connsiteX1" fmla="*/ 0 w 36316"/>
                                <a:gd name="connsiteY1" fmla="*/ 56592 h 77165"/>
                                <a:gd name="connsiteX2" fmla="*/ 18452 w 36316"/>
                                <a:gd name="connsiteY2" fmla="*/ 12044 h 77165"/>
                                <a:gd name="connsiteX3" fmla="*/ 36316 w 36316"/>
                                <a:gd name="connsiteY3" fmla="*/ 0 h 77165"/>
                                <a:gd name="connsiteX4" fmla="*/ 27826 w 36316"/>
                                <a:gd name="connsiteY4" fmla="*/ 42054 h 7716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6316" h="77165">
                                  <a:moveTo>
                                    <a:pt x="4154" y="77165"/>
                                  </a:moveTo>
                                  <a:lnTo>
                                    <a:pt x="0" y="56592"/>
                                  </a:lnTo>
                                  <a:cubicBezTo>
                                    <a:pt x="0" y="39195"/>
                                    <a:pt x="7052" y="23445"/>
                                    <a:pt x="18452" y="12044"/>
                                  </a:cubicBezTo>
                                  <a:lnTo>
                                    <a:pt x="36316" y="0"/>
                                  </a:lnTo>
                                  <a:lnTo>
                                    <a:pt x="27826" y="42054"/>
                                  </a:lnTo>
                                  <a:close/>
                                </a:path>
                              </a:pathLst>
                            </a:custGeom>
                            <a:solidFill>
                              <a:schemeClr val="bg1">
                                <a:lumMod val="50000"/>
                              </a:schemeClr>
                            </a:solidFill>
                            <a:ln w="9525">
                              <a:no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s:wsp>
                          <wps:cNvPr id="155" name="Oval 155"/>
                          <wps:cNvSpPr/>
                          <wps:spPr>
                            <a:xfrm rot="10800000">
                              <a:off x="3874077" y="2092935"/>
                              <a:ext cx="414000" cy="41400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56" name="Group 156"/>
                        <wpg:cNvGrpSpPr/>
                        <wpg:grpSpPr>
                          <a:xfrm>
                            <a:off x="524230" y="2973790"/>
                            <a:ext cx="590100" cy="414000"/>
                            <a:chOff x="524230" y="2973790"/>
                            <a:chExt cx="590100" cy="414000"/>
                          </a:xfrm>
                        </wpg:grpSpPr>
                        <wps:wsp>
                          <wps:cNvPr id="157" name="Oval 157"/>
                          <wps:cNvSpPr/>
                          <wps:spPr>
                            <a:xfrm rot="10800000">
                              <a:off x="844330" y="3054065"/>
                              <a:ext cx="270000" cy="270000"/>
                            </a:xfrm>
                            <a:prstGeom prst="ellipse">
                              <a:avLst/>
                            </a:prstGeom>
                            <a:solidFill>
                              <a:schemeClr val="bg1"/>
                            </a:solid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8" name="Oval 158"/>
                          <wps:cNvSpPr/>
                          <wps:spPr>
                            <a:xfrm rot="10800000">
                              <a:off x="524230" y="2973790"/>
                              <a:ext cx="414000" cy="414000"/>
                            </a:xfrm>
                            <a:prstGeom prst="ellipse">
                              <a:avLst/>
                            </a:prstGeom>
                            <a:no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9" name="Freeform: Shape 159"/>
                          <wps:cNvSpPr/>
                          <wps:spPr>
                            <a:xfrm rot="10800000">
                              <a:off x="848636" y="3076960"/>
                              <a:ext cx="89594" cy="212936"/>
                            </a:xfrm>
                            <a:custGeom>
                              <a:avLst/>
                              <a:gdLst>
                                <a:gd name="connsiteX0" fmla="*/ 32503 w 89594"/>
                                <a:gd name="connsiteY0" fmla="*/ 212936 h 212936"/>
                                <a:gd name="connsiteX1" fmla="*/ 16267 w 89594"/>
                                <a:gd name="connsiteY1" fmla="*/ 188855 h 212936"/>
                                <a:gd name="connsiteX2" fmla="*/ 0 w 89594"/>
                                <a:gd name="connsiteY2" fmla="*/ 108281 h 212936"/>
                                <a:gd name="connsiteX3" fmla="*/ 16267 w 89594"/>
                                <a:gd name="connsiteY3" fmla="*/ 27707 h 212936"/>
                                <a:gd name="connsiteX4" fmla="*/ 34948 w 89594"/>
                                <a:gd name="connsiteY4" fmla="*/ 0 h 212936"/>
                                <a:gd name="connsiteX5" fmla="*/ 50053 w 89594"/>
                                <a:gd name="connsiteY5" fmla="*/ 10185 h 212936"/>
                                <a:gd name="connsiteX6" fmla="*/ 89594 w 89594"/>
                                <a:gd name="connsiteY6" fmla="*/ 105644 h 212936"/>
                                <a:gd name="connsiteX7" fmla="*/ 50053 w 89594"/>
                                <a:gd name="connsiteY7" fmla="*/ 201103 h 21293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89594" h="212936">
                                  <a:moveTo>
                                    <a:pt x="32503" y="212936"/>
                                  </a:moveTo>
                                  <a:lnTo>
                                    <a:pt x="16267" y="188855"/>
                                  </a:lnTo>
                                  <a:cubicBezTo>
                                    <a:pt x="5792" y="164090"/>
                                    <a:pt x="0" y="136862"/>
                                    <a:pt x="0" y="108281"/>
                                  </a:cubicBezTo>
                                  <a:cubicBezTo>
                                    <a:pt x="0" y="79700"/>
                                    <a:pt x="5792" y="52473"/>
                                    <a:pt x="16267" y="27707"/>
                                  </a:cubicBezTo>
                                  <a:lnTo>
                                    <a:pt x="34948" y="0"/>
                                  </a:lnTo>
                                  <a:lnTo>
                                    <a:pt x="50053" y="10185"/>
                                  </a:lnTo>
                                  <a:cubicBezTo>
                                    <a:pt x="74484" y="34615"/>
                                    <a:pt x="89594" y="68365"/>
                                    <a:pt x="89594" y="105644"/>
                                  </a:cubicBezTo>
                                  <a:cubicBezTo>
                                    <a:pt x="89594" y="142923"/>
                                    <a:pt x="74484" y="176673"/>
                                    <a:pt x="50053" y="201103"/>
                                  </a:cubicBezTo>
                                  <a:close/>
                                </a:path>
                              </a:pathLst>
                            </a:custGeom>
                            <a:solidFill>
                              <a:schemeClr val="bg1">
                                <a:lumMod val="50000"/>
                              </a:schemeClr>
                            </a:solidFill>
                            <a:ln w="9525">
                              <a:no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g:grpSp>
                      <wps:wsp>
                        <wps:cNvPr id="160" name="Freeform: Shape 160"/>
                        <wps:cNvSpPr/>
                        <wps:spPr>
                          <a:xfrm rot="12671296">
                            <a:off x="3940893" y="2072949"/>
                            <a:ext cx="77365" cy="153577"/>
                          </a:xfrm>
                          <a:custGeom>
                            <a:avLst/>
                            <a:gdLst>
                              <a:gd name="connsiteX0" fmla="*/ 17689 w 81967"/>
                              <a:gd name="connsiteY0" fmla="*/ 153577 h 153577"/>
                              <a:gd name="connsiteX1" fmla="*/ 7810 w 81967"/>
                              <a:gd name="connsiteY1" fmla="*/ 138494 h 153577"/>
                              <a:gd name="connsiteX2" fmla="*/ 0 w 81967"/>
                              <a:gd name="connsiteY2" fmla="*/ 98676 h 153577"/>
                              <a:gd name="connsiteX3" fmla="*/ 60701 w 81967"/>
                              <a:gd name="connsiteY3" fmla="*/ 4419 h 153577"/>
                              <a:gd name="connsiteX4" fmla="*/ 81967 w 81967"/>
                              <a:gd name="connsiteY4" fmla="*/ 0 h 153577"/>
                              <a:gd name="connsiteX5" fmla="*/ 79523 w 81967"/>
                              <a:gd name="connsiteY5" fmla="*/ 49966 h 153577"/>
                              <a:gd name="connsiteX6" fmla="*/ 19214 w 81967"/>
                              <a:gd name="connsiteY6" fmla="*/ 152430 h 1535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1967" h="153577">
                                <a:moveTo>
                                  <a:pt x="17689" y="153577"/>
                                </a:moveTo>
                                <a:lnTo>
                                  <a:pt x="7810" y="138494"/>
                                </a:lnTo>
                                <a:cubicBezTo>
                                  <a:pt x="2781" y="126256"/>
                                  <a:pt x="0" y="112800"/>
                                  <a:pt x="0" y="98676"/>
                                </a:cubicBezTo>
                                <a:cubicBezTo>
                                  <a:pt x="0" y="56303"/>
                                  <a:pt x="25030" y="19948"/>
                                  <a:pt x="60701" y="4419"/>
                                </a:cubicBezTo>
                                <a:lnTo>
                                  <a:pt x="81967" y="0"/>
                                </a:lnTo>
                                <a:lnTo>
                                  <a:pt x="79523" y="49966"/>
                                </a:lnTo>
                                <a:cubicBezTo>
                                  <a:pt x="70038" y="88549"/>
                                  <a:pt x="49514" y="124419"/>
                                  <a:pt x="19214" y="152430"/>
                                </a:cubicBezTo>
                                <a:close/>
                              </a:path>
                            </a:pathLst>
                          </a:custGeom>
                          <a:solidFill>
                            <a:schemeClr val="bg1">
                              <a:lumMod val="50000"/>
                            </a:schemeClr>
                          </a:solidFill>
                          <a:ln w="9525">
                            <a:no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s:wsp>
                        <wps:cNvPr id="161" name="Freeform: Shape 161"/>
                        <wps:cNvSpPr/>
                        <wps:spPr>
                          <a:xfrm rot="6634312">
                            <a:off x="3867317" y="2131159"/>
                            <a:ext cx="36316" cy="77165"/>
                          </a:xfrm>
                          <a:custGeom>
                            <a:avLst/>
                            <a:gdLst>
                              <a:gd name="connsiteX0" fmla="*/ 4154 w 36316"/>
                              <a:gd name="connsiteY0" fmla="*/ 77165 h 77165"/>
                              <a:gd name="connsiteX1" fmla="*/ 0 w 36316"/>
                              <a:gd name="connsiteY1" fmla="*/ 56592 h 77165"/>
                              <a:gd name="connsiteX2" fmla="*/ 18452 w 36316"/>
                              <a:gd name="connsiteY2" fmla="*/ 12044 h 77165"/>
                              <a:gd name="connsiteX3" fmla="*/ 36316 w 36316"/>
                              <a:gd name="connsiteY3" fmla="*/ 0 h 77165"/>
                              <a:gd name="connsiteX4" fmla="*/ 27826 w 36316"/>
                              <a:gd name="connsiteY4" fmla="*/ 42054 h 7716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6316" h="77165">
                                <a:moveTo>
                                  <a:pt x="4154" y="77165"/>
                                </a:moveTo>
                                <a:lnTo>
                                  <a:pt x="0" y="56592"/>
                                </a:lnTo>
                                <a:cubicBezTo>
                                  <a:pt x="0" y="39195"/>
                                  <a:pt x="7052" y="23445"/>
                                  <a:pt x="18452" y="12044"/>
                                </a:cubicBezTo>
                                <a:lnTo>
                                  <a:pt x="36316" y="0"/>
                                </a:lnTo>
                                <a:lnTo>
                                  <a:pt x="27826" y="42054"/>
                                </a:lnTo>
                                <a:close/>
                              </a:path>
                            </a:pathLst>
                          </a:custGeom>
                          <a:solidFill>
                            <a:schemeClr val="bg1">
                              <a:lumMod val="50000"/>
                            </a:schemeClr>
                          </a:solidFill>
                          <a:ln w="9525">
                            <a:no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s:wsp>
                        <wps:cNvPr id="162" name="Freeform: Shape 162"/>
                        <wps:cNvSpPr/>
                        <wps:spPr>
                          <a:xfrm rot="10800000">
                            <a:off x="3900458" y="2179811"/>
                            <a:ext cx="26947" cy="23506"/>
                          </a:xfrm>
                          <a:custGeom>
                            <a:avLst/>
                            <a:gdLst>
                              <a:gd name="connsiteX0" fmla="*/ 13462 w 26947"/>
                              <a:gd name="connsiteY0" fmla="*/ 23506 h 23506"/>
                              <a:gd name="connsiteX1" fmla="*/ 0 w 26947"/>
                              <a:gd name="connsiteY1" fmla="*/ 3538 h 23506"/>
                              <a:gd name="connsiteX2" fmla="*/ 23403 w 26947"/>
                              <a:gd name="connsiteY2" fmla="*/ 0 h 23506"/>
                              <a:gd name="connsiteX3" fmla="*/ 26947 w 26947"/>
                              <a:gd name="connsiteY3" fmla="*/ 716 h 23506"/>
                              <a:gd name="connsiteX4" fmla="*/ 26776 w 26947"/>
                              <a:gd name="connsiteY4" fmla="*/ 1562 h 23506"/>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6947" h="23506">
                                <a:moveTo>
                                  <a:pt x="13462" y="23506"/>
                                </a:moveTo>
                                <a:lnTo>
                                  <a:pt x="0" y="3538"/>
                                </a:lnTo>
                                <a:lnTo>
                                  <a:pt x="23403" y="0"/>
                                </a:lnTo>
                                <a:lnTo>
                                  <a:pt x="26947" y="716"/>
                                </a:lnTo>
                                <a:lnTo>
                                  <a:pt x="26776" y="1562"/>
                                </a:lnTo>
                                <a:close/>
                              </a:path>
                            </a:pathLst>
                          </a:custGeom>
                          <a:solidFill>
                            <a:schemeClr val="tx1"/>
                          </a:solidFill>
                          <a:ln w="9525">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g:wgp>
                  </a:graphicData>
                </a:graphic>
                <wp14:sizeRelH relativeFrom="margin">
                  <wp14:pctWidth>0</wp14:pctWidth>
                </wp14:sizeRelH>
                <wp14:sizeRelV relativeFrom="margin">
                  <wp14:pctHeight>0</wp14:pctHeight>
                </wp14:sizeRelV>
              </wp:anchor>
            </w:drawing>
          </mc:Choice>
          <mc:Fallback>
            <w:pict>
              <v:group w14:anchorId="6EE34268" id="Group 1" o:spid="_x0000_s1026" style="position:absolute;left:0;text-align:left;margin-left:-2.75pt;margin-top:3.3pt;width:458.9pt;height:343.35pt;z-index:251663360;mso-width-relative:margin;mso-height-relative:margin" coordorigin="-501" coordsize="71418,4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">
                <v:group id="Group 85" o:spid="_x0000_s1027" style="position:absolute;left:-501;width:49323;height:49230" coordorigin="-501" coordsize="49324,49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86" o:spid="_x0000_s1028" style="position:absolute;left:-501;width:49323;height:49230" coordorigin="-501" coordsize="49324,49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group id="Group 87" o:spid="_x0000_s1029" style="position:absolute;left:-501;width:49323;height:49230" coordorigin="-849" coordsize="83434,82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8" o:spid="_x0000_s1030" type="#_x0000_t75" style="position:absolute;left:3616;width:78969;height:7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">
                        <v:imagedata r:id="rId12" o:title=""/>
                      </v:shape>
                      <v:shapetype id="_x0000_t202" coordsize="21600,21600" o:spt="202" path="m,l,21600r21600,l21600,xe">
                        <v:stroke joinstyle="miter"/>
                        <v:path gradientshapeok="t" o:connecttype="rect"/>
                      </v:shapetype>
                      <v:shape id="TextBox 59" o:spid="_x0000_s1031" type="#_x0000_t202" style="position:absolute;left:1564;top:27464;width:4038;height:6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7140C758" w14:textId="77777777" w:rsidR="00723031" w:rsidRDefault="00723031" w:rsidP="00723031">
                              <w:pPr>
                                <w:rPr>
                                  <w:sz w:val="24"/>
                                  <w:szCs w:val="24"/>
                                </w:rPr>
                              </w:pPr>
                              <w:r>
                                <w:rPr>
                                  <w:rFonts w:hAnsi="Calibri"/>
                                  <w:color w:val="000000" w:themeColor="text1"/>
                                  <w:kern w:val="24"/>
                                </w:rPr>
                                <w:t>H</w:t>
                              </w:r>
                            </w:p>
                          </w:txbxContent>
                        </v:textbox>
                      </v:shape>
                      <v:shape id="TextBox 61" o:spid="_x0000_s1032" type="#_x0000_t202" style="position:absolute;left:4118;top:74581;width:4049;height:6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0E52FA99" w14:textId="77777777" w:rsidR="00723031" w:rsidRDefault="00723031" w:rsidP="00723031">
                              <w:pPr>
                                <w:rPr>
                                  <w:sz w:val="24"/>
                                  <w:szCs w:val="24"/>
                                </w:rPr>
                              </w:pPr>
                              <w:r>
                                <w:rPr>
                                  <w:rFonts w:hAnsi="Calibri"/>
                                  <w:color w:val="000000" w:themeColor="text1"/>
                                  <w:kern w:val="24"/>
                                </w:rPr>
                                <w:t>L</w:t>
                              </w:r>
                            </w:p>
                          </w:txbxContent>
                        </v:textbox>
                      </v:shape>
                      <v:shape id="TextBox 65" o:spid="_x0000_s1033" type="#_x0000_t202" style="position:absolute;left:25563;top:76532;width:11966;height:6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4C11506B" w14:textId="77777777" w:rsidR="00723031" w:rsidRDefault="00723031" w:rsidP="00723031">
                              <w:pPr>
                                <w:rPr>
                                  <w:sz w:val="24"/>
                                  <w:szCs w:val="24"/>
                                </w:rPr>
                              </w:pPr>
                              <w:r>
                                <w:rPr>
                                  <w:rFonts w:hAnsi="Calibri"/>
                                  <w:color w:val="000000" w:themeColor="text1"/>
                                  <w:kern w:val="24"/>
                                </w:rPr>
                                <w:t>TIME</w:t>
                              </w:r>
                            </w:p>
                          </w:txbxContent>
                        </v:textbox>
                      </v:shape>
                      <v:shape id="TextBox 66" o:spid="_x0000_s1034" type="#_x0000_t202" style="position:absolute;left:67061;top:56419;width:21103;height:6380;rotation:-410920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" filled="f" stroked="f">
                        <v:textbox>
                          <w:txbxContent>
                            <w:p w14:paraId="6FE86124" w14:textId="77777777" w:rsidR="00723031" w:rsidRDefault="00723031" w:rsidP="00723031">
                              <w:pPr>
                                <w:rPr>
                                  <w:sz w:val="24"/>
                                  <w:szCs w:val="24"/>
                                </w:rPr>
                              </w:pPr>
                              <w:r>
                                <w:rPr>
                                  <w:rFonts w:hAnsi="Calibri"/>
                                  <w:color w:val="000000" w:themeColor="text1"/>
                                  <w:kern w:val="24"/>
                                </w:rPr>
                                <w:t>CONTROL</w:t>
                              </w:r>
                            </w:p>
                          </w:txbxContent>
                        </v:textbox>
                      </v:shape>
                      <v:shape id="TextBox 67" o:spid="_x0000_s1035" type="#_x0000_t202" style="position:absolute;left:-3678;top:47707;width:12037;height:638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" filled="f" stroked="f">
                        <v:textbox>
                          <w:txbxContent>
                            <w:p w14:paraId="74ADBA51" w14:textId="77777777" w:rsidR="00723031" w:rsidRDefault="00723031" w:rsidP="00723031">
                              <w:pPr>
                                <w:rPr>
                                  <w:sz w:val="24"/>
                                  <w:szCs w:val="24"/>
                                </w:rPr>
                              </w:pPr>
                              <w:r>
                                <w:rPr>
                                  <w:rFonts w:hAnsi="Calibri"/>
                                  <w:color w:val="000000" w:themeColor="text1"/>
                                  <w:kern w:val="24"/>
                                </w:rPr>
                                <w:t>COST</w:t>
                              </w:r>
                            </w:p>
                          </w:txbxContent>
                        </v:textbox>
                      </v:shape>
                    </v:group>
                    <v:group id="Group 94" o:spid="_x0000_s1036" style="position:absolute;left:924;top:26893;width:47763;height:21227" coordorigin="924,26893" coordsize="47763,21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 id="TextBox 93" o:spid="_x0000_s1037" type="#_x0000_t202" style="position:absolute;left:36116;top:44348;width:2387;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" filled="f" stroked="f">
                        <v:textbox>
                          <w:txbxContent>
                            <w:p w14:paraId="508871F6" w14:textId="77777777" w:rsidR="00723031" w:rsidRDefault="00723031" w:rsidP="00723031">
                              <w:pPr>
                                <w:rPr>
                                  <w:sz w:val="24"/>
                                  <w:szCs w:val="24"/>
                                </w:rPr>
                              </w:pPr>
                              <w:r>
                                <w:rPr>
                                  <w:rFonts w:hAnsi="Calibri"/>
                                  <w:color w:val="000000" w:themeColor="text1"/>
                                  <w:kern w:val="24"/>
                                </w:rPr>
                                <w:t>H</w:t>
                              </w:r>
                            </w:p>
                          </w:txbxContent>
                        </v:textbox>
                      </v:shape>
                      <v:shape id="TextBox 104" o:spid="_x0000_s1038" type="#_x0000_t202" style="position:absolute;left:37982;top:43883;width:2318;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" filled="f" stroked="f">
                        <v:textbox>
                          <w:txbxContent>
                            <w:p w14:paraId="21C52379" w14:textId="77777777" w:rsidR="00723031" w:rsidRDefault="00723031" w:rsidP="00723031">
                              <w:pPr>
                                <w:rPr>
                                  <w:sz w:val="24"/>
                                  <w:szCs w:val="24"/>
                                </w:rPr>
                              </w:pPr>
                              <w:r>
                                <w:rPr>
                                  <w:rFonts w:hAnsi="Calibri"/>
                                  <w:color w:val="000000" w:themeColor="text1"/>
                                  <w:kern w:val="24"/>
                                </w:rPr>
                                <w:t>H</w:t>
                              </w:r>
                            </w:p>
                          </w:txbxContent>
                        </v:textbox>
                      </v:shape>
                      <v:shape id="TextBox 112" o:spid="_x0000_s1039" type="#_x0000_t202" style="position:absolute;left:46293;top:26893;width:2394;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" filled="f" stroked="f">
                        <v:textbox>
                          <w:txbxContent>
                            <w:p w14:paraId="36E714F8" w14:textId="77777777" w:rsidR="00723031" w:rsidRDefault="00723031" w:rsidP="00723031">
                              <w:pPr>
                                <w:rPr>
                                  <w:sz w:val="24"/>
                                  <w:szCs w:val="24"/>
                                </w:rPr>
                              </w:pPr>
                              <w:r>
                                <w:rPr>
                                  <w:rFonts w:hAnsi="Calibri"/>
                                  <w:color w:val="000000" w:themeColor="text1"/>
                                  <w:kern w:val="24"/>
                                </w:rPr>
                                <w:t>L</w:t>
                              </w:r>
                            </w:p>
                          </w:txbxContent>
                        </v:textbox>
                      </v:shape>
                      <v:shape id="TextBox 113" o:spid="_x0000_s1040" type="#_x0000_t202" style="position:absolute;left:924;top:43148;width:2388;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" filled="f" stroked="f">
                        <v:textbox>
                          <w:txbxContent>
                            <w:p w14:paraId="07572C26" w14:textId="77777777" w:rsidR="00723031" w:rsidRDefault="00723031" w:rsidP="00723031">
                              <w:pPr>
                                <w:rPr>
                                  <w:sz w:val="24"/>
                                  <w:szCs w:val="24"/>
                                </w:rPr>
                              </w:pPr>
                              <w:r>
                                <w:rPr>
                                  <w:rFonts w:hAnsi="Calibri"/>
                                  <w:color w:val="000000" w:themeColor="text1"/>
                                  <w:kern w:val="24"/>
                                </w:rPr>
                                <w:t>L</w:t>
                              </w:r>
                            </w:p>
                          </w:txbxContent>
                        </v:textbox>
                      </v:shape>
                      <v:shapetype id="_x0000_t32" coordsize="21600,21600" o:spt="32" o:oned="t" path="m,l21600,21600e" filled="f">
                        <v:path arrowok="t" fillok="f" o:connecttype="none"/>
                        <o:lock v:ext="edit" shapetype="t"/>
                      </v:shapetype>
                      <v:shape id="Straight Arrow Connector 99" o:spid="_x0000_s1041" type="#_x0000_t32" style="position:absolute;left:39588;top:29374;width:7715;height:149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" strokecolor="black [3200]" strokeweight=".5pt">
                        <v:stroke endarrow="classic" joinstyle="miter"/>
                        <o:lock v:ext="edit" shapetype="f"/>
                      </v:shape>
                    </v:group>
                  </v:group>
                  <v:shape id="Straight Arrow Connector 100" o:spid="_x0000_s1042" type="#_x0000_t32" style="position:absolute;left:4426;top:45662;width:314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" strokecolor="black [3213]" strokeweight=".5pt">
                    <v:stroke endarrow="classic" joinstyle="miter"/>
                    <o:lock v:ext="edit" shapetype="f"/>
                  </v:shape>
                </v:group>
                <v:shape id="Straight Arrow Connector 101" o:spid="_x0000_s1043" type="#_x0000_t32" style="position:absolute;left:2429;top:18586;width:0;height:24804;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" strokecolor="black [3200]" strokeweight=".5pt">
                  <v:stroke endarrow="classic" joinstyle="miter"/>
                  <o:lock v:ext="edit" shapetype="f"/>
                </v:shape>
                <v:oval id="Oval 102" o:spid="_x0000_s1044" style="position:absolute;left:32347;top:35340;width:1260;height:1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" filled="f" strokecolor="black [3213]">
                  <v:stroke joinstyle="miter"/>
                </v:oval>
                <v:group id="Group 103" o:spid="_x0000_s1045" style="position:absolute;left:12977;top:23806;width:3512;height:2700;rotation:180" coordorigin="12977,23806" coordsize="351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">
                  <v:oval id="Oval 104" o:spid="_x0000_s1046" style="position:absolute;left:15229;top:24525;width:1260;height:1260;rotation:133130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" filled="f" strokecolor="black [3213]">
                    <v:stroke joinstyle="miter"/>
                  </v:oval>
                  <v:oval id="Oval 105" o:spid="_x0000_s1047" style="position:absolute;left:12977;top:23806;width:2700;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" filled="f" strokecolor="black [3213]">
                    <v:stroke joinstyle="miter"/>
                  </v:oval>
                </v:group>
                <v:group id="Group 106" o:spid="_x0000_s1048" style="position:absolute;left:54379;top:19325;width:16537;height:12239" coordorigin="54379,19325" coordsize="16536,12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group id="Group 107" o:spid="_x0000_s1049" style="position:absolute;left:54379;top:19325;width:16537;height:8367" coordorigin="54377,19324" coordsize="20353,10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oval id="Oval 108" o:spid="_x0000_s1050" style="position:absolute;left:56579;top:27226;width:1551;height:15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" fillcolor="white [3212]" strokecolor="black [3213]" strokeweight=".25pt">
                      <v:stroke joinstyle="miter"/>
                    </v:oval>
                    <v:oval id="Oval 109" o:spid="_x0000_s1051" style="position:absolute;left:58823;top:25635;width:3323;height:33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" fillcolor="white [3212]" strokecolor="black [3213]" strokeweight=".25pt">
                      <v:stroke joinstyle="miter"/>
                    </v:oval>
                    <v:oval id="Oval 110" o:spid="_x0000_s1052" style="position:absolute;left:62839;top:23917;width:5095;height:5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" fillcolor="white [3212]" strokecolor="black [3213]" strokeweight=".25pt">
                      <v:stroke joinstyle="miter"/>
                    </v:oval>
                    <v:shape id="Straight Arrow Connector 111" o:spid="_x0000_s1053" type="#_x0000_t32" style="position:absolute;left:56579;top:29622;width:115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" strokecolor="black [3213]" strokeweight=".5pt">
                      <v:stroke endarrow="block" joinstyle="miter"/>
                      <o:lock v:ext="edit" shapetype="f"/>
                    </v:shape>
                    <v:shape id="TextBox 295" o:spid="_x0000_s1054" type="#_x0000_t202" style="position:absolute;left:54377;top:19324;width:20353;height:4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" filled="f" stroked="f">
                      <v:textbox>
                        <w:txbxContent>
                          <w:p w14:paraId="21441B37" w14:textId="77777777" w:rsidR="00723031" w:rsidRDefault="00723031" w:rsidP="00723031">
                            <w:pPr>
                              <w:jc w:val="center"/>
                              <w:rPr>
                                <w:sz w:val="24"/>
                                <w:szCs w:val="24"/>
                              </w:rPr>
                            </w:pPr>
                            <w:r>
                              <w:rPr>
                                <w:rFonts w:hAnsi="Calibri"/>
                                <w:i/>
                                <w:iCs/>
                                <w:color w:val="000000" w:themeColor="text1"/>
                                <w:kern w:val="24"/>
                              </w:rPr>
                              <w:t>Level of Impact</w:t>
                            </w:r>
                          </w:p>
                        </w:txbxContent>
                      </v:textbox>
                    </v:shape>
                  </v:group>
                  <v:shape id="TextBox 296" o:spid="_x0000_s1055" type="#_x0000_t202" style="position:absolute;left:55200;top:27789;width:6579;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" filled="f" stroked="f">
                    <v:textbox>
                      <w:txbxContent>
                        <w:p w14:paraId="1B242071" w14:textId="77777777" w:rsidR="00723031" w:rsidRDefault="00723031" w:rsidP="00723031">
                          <w:pPr>
                            <w:rPr>
                              <w:sz w:val="24"/>
                              <w:szCs w:val="24"/>
                            </w:rPr>
                          </w:pPr>
                          <w:r>
                            <w:rPr>
                              <w:rFonts w:hAnsi="Calibri"/>
                              <w:color w:val="000000" w:themeColor="text1"/>
                              <w:kern w:val="24"/>
                            </w:rPr>
                            <w:t>Low</w:t>
                          </w:r>
                        </w:p>
                      </w:txbxContent>
                    </v:textbox>
                  </v:shape>
                  <v:shape id="TextBox 297" o:spid="_x0000_s1056" type="#_x0000_t202" style="position:absolute;left:62647;top:27792;width:5619;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" filled="f" stroked="f">
                    <v:textbox>
                      <w:txbxContent>
                        <w:p w14:paraId="3971BE3D" w14:textId="77777777" w:rsidR="00723031" w:rsidRDefault="00723031" w:rsidP="00723031">
                          <w:pPr>
                            <w:rPr>
                              <w:sz w:val="24"/>
                              <w:szCs w:val="24"/>
                            </w:rPr>
                          </w:pPr>
                          <w:r>
                            <w:rPr>
                              <w:rFonts w:hAnsi="Calibri"/>
                              <w:color w:val="000000" w:themeColor="text1"/>
                              <w:kern w:val="24"/>
                            </w:rPr>
                            <w:t>High</w:t>
                          </w:r>
                        </w:p>
                      </w:txbxContent>
                    </v:textbox>
                  </v:shape>
                </v:group>
                <v:oval id="Oval 115" o:spid="_x0000_s1057" style="position:absolute;left:3942;top:40690;width:2700;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" fillcolor="white [3212]" strokecolor="black [3213]">
                  <v:stroke joinstyle="miter"/>
                </v:oval>
                <v:oval id="Oval 116" o:spid="_x0000_s1058" style="position:absolute;left:4693;top:36929;width:2700;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" filled="f" strokecolor="black [3213]">
                  <v:stroke joinstyle="miter"/>
                </v:oval>
                <v:oval id="Oval 117" o:spid="_x0000_s1059" style="position:absolute;left:10491;top:40903;width:1260;height:1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" filled="f" strokecolor="black [3213]">
                  <v:stroke joinstyle="miter"/>
                </v:oval>
                <v:oval id="Oval 118" o:spid="_x0000_s1060" style="position:absolute;left:10302;top:34549;width:1260;height:1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" filled="f" strokecolor="#0d0d0d [3069]">
                  <v:stroke joinstyle="miter"/>
                </v:oval>
                <v:oval id="Oval 119" o:spid="_x0000_s1061" style="position:absolute;left:7779;top:20373;width:2760;height:2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" filled="f" strokecolor="black [3213]">
                  <v:stroke joinstyle="miter"/>
                </v:oval>
                <v:oval id="Oval 120" o:spid="_x0000_s1062" style="position:absolute;left:24955;top:8772;width:4140;height:4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" filled="f" strokecolor="black [3213]">
                  <v:stroke joinstyle="miter"/>
                </v:oval>
                <v:oval id="Oval 121" o:spid="_x0000_s1063" style="position:absolute;left:29992;top:39653;width:2700;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" filled="f" strokecolor="black [3213]">
                  <v:stroke joinstyle="miter"/>
                </v:oval>
                <v:shape id="Freeform: Shape 122" o:spid="_x0000_s1064" style="position:absolute;left:15761;top:36816;width:1193;height:2180;rotation:180;visibility:visible;mso-wrap-style:square;v-text-anchor:middle" coordsize="119232,217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" path="m59616,217989l39541,204453c15111,180023,,146273,,108994,,71715,15111,37965,39541,13535l59616,,79691,13535v24431,24430,39541,58180,39541,95459c119232,146273,104122,180023,79691,204453l59616,217989xe" fillcolor="#7f7f7f [1612]" stroked="f">
                  <v:stroke joinstyle="miter"/>
                  <v:path arrowok="t" o:connecttype="custom" o:connectlocs="59616,217989;39541,204453;0,108994;39541,13535;59616,0;79691,13535;119232,108994;79691,204453" o:connectangles="0,0,0,0,0,0,0,0"/>
                </v:shape>
                <v:shape id="Freeform: Shape 123" o:spid="_x0000_s1065" style="position:absolute;left:13804;top:24605;width:449;height:1087;rotation:180;visibility:visible;mso-wrap-style:square;v-text-anchor:middle" coordsize="44878,108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" path="m33184,108689l19868,100456c1983,83636,-5123,57131,3936,32659,6956,24501,11486,17342,17093,11380l32932,r1337,1983c41100,18134,44878,35892,44878,54531v,18640,-3778,36397,-10609,52548l33184,108689xe" fillcolor="#7f7f7f [1612]" stroked="f">
                  <v:stroke joinstyle="miter"/>
                  <v:path arrowok="t" o:connecttype="custom" o:connectlocs="33184,108689;19868,100456;3936,32659;17093,11380;32932,0;34269,1983;44878,54531;34269,107079" o:connectangles="0,0,0,0,0,0,0,0"/>
                </v:shape>
                <v:shape id="Freeform: Shape 124" o:spid="_x0000_s1066" style="position:absolute;left:21467;top:31893;width:506;height:1487;rotation:180;visibility:visible;mso-wrap-style:square;v-text-anchor:middle" coordsize="50615,148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" path="m25952,148697l10609,125941c3778,109790,,92033,,73393,,54754,3778,36996,10609,20845l24664,,40006,22755v6832,16151,10609,33909,10609,52548c50615,93943,46838,111700,40006,127851l25952,148697xe" fillcolor="#7f7f7f [1612]" stroked="f">
                  <v:stroke joinstyle="miter"/>
                  <v:path arrowok="t" o:connecttype="custom" o:connectlocs="25952,148697;10609,125941;0,73393;10609,20845;24664,0;40006,22755;50615,75303;40006,127851" o:connectangles="0,0,0,0,0,0,0,0"/>
                </v:shape>
                <v:shape id="Freeform: Shape 125" o:spid="_x0000_s1067" style="position:absolute;left:21985;top:30938;width:506;height:1487;rotation:3810857fd;visibility:visible;mso-wrap-style:square;v-text-anchor:middle" coordsize="50615,148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" path="m25952,148697l10609,125941c3778,109790,,92033,,73393,,54754,3778,36996,10609,20845l24664,,40006,22755v6832,16151,10609,33909,10609,52548c50615,93943,46838,111700,40006,127851l25952,148697xe" fillcolor="#7f7f7f [1612]" stroked="f">
                  <v:stroke joinstyle="miter"/>
                  <v:path arrowok="t" o:connecttype="custom" o:connectlocs="25952,148697;10609,125941;0,73393;10609,20845;24664,0;40006,22755;50615,75303;40006,127851" o:connectangles="0,0,0,0,0,0,0,0"/>
                </v:shape>
                <v:shape id="Freeform: Shape 126" o:spid="_x0000_s1068" style="position:absolute;left:20844;top:30955;width:506;height:1487;rotation:-3998239fd;visibility:visible;mso-wrap-style:square;v-text-anchor:middle" coordsize="50615,148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" path="m25952,148697l10609,125941c3778,109790,,92033,,73393,,54754,3778,36996,10609,20845l24664,,40006,22755v6832,16151,10609,33909,10609,52548c50615,93943,46838,111700,40006,127851l25952,148697xe" fillcolor="#7f7f7f [1612]" stroked="f">
                  <v:stroke joinstyle="miter"/>
                  <v:path arrowok="t" o:connecttype="custom" o:connectlocs="25952,148697;10609,125941;0,73393;10609,20845;24664,0;40006,22755;50615,75303;40006,127851" o:connectangles="0,0,0,0,0,0,0,0"/>
                </v:shape>
                <v:shape id="Freeform: Shape 127" o:spid="_x0000_s1069" style="position:absolute;left:21576;top:31884;width:270;height:235;rotation:180;visibility:visible;mso-wrap-style:square;v-text-anchor:middle" coordsize="26947,23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" path="m13462,23506l,3538,23403,r3544,716l26776,1562,13462,23506xe" fillcolor="black [3213]" strokecolor="black [3213]">
                  <v:stroke joinstyle="miter"/>
                  <v:path arrowok="t" o:connecttype="custom" o:connectlocs="13462,23506;0,3538;23403,0;26947,716;26776,1562" o:connectangles="0,0,0,0,0"/>
                </v:shape>
                <v:oval id="Oval 128" o:spid="_x0000_s1070" style="position:absolute;left:20257;top:29419;width:2700;height:270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" filled="f" strokecolor="black [3213]">
                  <v:stroke joinstyle="miter"/>
                </v:oval>
                <v:oval id="Oval 129" o:spid="_x0000_s1071" style="position:absolute;left:21467;top:31279;width:2700;height:270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" filled="f" strokecolor="black [3213]">
                  <v:stroke joinstyle="miter"/>
                </v:oval>
                <v:oval id="Oval 130" o:spid="_x0000_s1072" style="position:absolute;left:19273;top:31298;width:2700;height:270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" filled="f" strokecolor="black [3213]">
                  <v:stroke joinstyle="miter"/>
                </v:oval>
                <v:oval id="Oval 131" o:spid="_x0000_s1073" style="position:absolute;left:15766;top:36556;width:2700;height:270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" filled="f" strokecolor="black [3213]">
                  <v:stroke joinstyle="miter"/>
                </v:oval>
                <v:oval id="Oval 132" o:spid="_x0000_s1074" style="position:absolute;left:14259;top:36556;width:2700;height:270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" filled="f" strokecolor="black [3213]">
                  <v:stroke joinstyle="miter"/>
                </v:oval>
                <v:oval id="Oval 133" o:spid="_x0000_s1075" style="position:absolute;left:38903;top:30855;width:2700;height:270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" fillcolor="white [3212]" strokecolor="black [3213]">
                  <v:stroke joinstyle="miter"/>
                </v:oval>
                <v:oval id="Oval 134" o:spid="_x0000_s1076" style="position:absolute;left:35659;top:30109;width:4140;height:414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" filled="f" strokecolor="black [3213]">
                  <v:stroke joinstyle="miter"/>
                </v:oval>
                <v:shape id="Freeform: Shape 135" o:spid="_x0000_s1077" style="position:absolute;left:38948;top:31141;width:828;height:2129;rotation:180;visibility:visible;mso-wrap-style:square;v-text-anchor:middle" coordsize="89594,212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" path="m32503,212936l16267,188855c5792,164090,,136862,,108281,,79700,5792,52473,16267,27707l34948,,50053,10185v24431,24430,39541,58180,39541,95459c89594,142923,74484,176673,50053,201103l32503,212936xe" fillcolor="#7f7f7f [1612]" stroked="f">
                  <v:stroke joinstyle="miter"/>
                  <v:path arrowok="t" o:connecttype="custom" o:connectlocs="30038,212936;15033,188855;0,108281;15033,27707;32298,0;46257,10185;82800,105644;46257,201103" o:connectangles="0,0,0,0,0,0,0,0"/>
                </v:shape>
                <v:group id="Group 136" o:spid="_x0000_s1078" style="position:absolute;left:24306;top:22152;width:4208;height:2700" coordorigin="24306,22152" coordsize="4207,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shape id="Freeform: Shape 137" o:spid="_x0000_s1079" style="position:absolute;left:25809;top:22412;width:1192;height:2180;rotation:180;visibility:visible;mso-wrap-style:square;v-text-anchor:middle" coordsize="119232,217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" path="m59616,217989l39541,204453c15111,180023,,146273,,108994,,71715,15111,37965,39541,13535l59616,,79691,13535v24431,24430,39541,58180,39541,95459c119232,146273,104122,180023,79691,204453l59616,217989xe" fillcolor="#7f7f7f [1612]" stroked="f">
                    <v:stroke joinstyle="miter"/>
                    <v:path arrowok="t" o:connecttype="custom" o:connectlocs="59616,217989;39541,204453;0,108994;39541,13535;59616,0;79691,13535;119232,108994;79691,204453" o:connectangles="0,0,0,0,0,0,0,0"/>
                  </v:shape>
                  <v:oval id="Oval 138" o:spid="_x0000_s1080" style="position:absolute;left:25814;top:22152;width:2700;height:270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" filled="f" strokecolor="black [3213]">
                    <v:stroke joinstyle="miter"/>
                  </v:oval>
                  <v:oval id="Oval 139" o:spid="_x0000_s1081" style="position:absolute;left:24306;top:22152;width:2700;height:270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" filled="f" strokecolor="black [3213]">
                    <v:stroke joinstyle="miter"/>
                  </v:oval>
                </v:group>
                <v:group id="Group 140" o:spid="_x0000_s1082" style="position:absolute;left:41957;top:8984;width:5554;height:6560" coordorigin="41957,8984" coordsize="5554,65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083" style="position:absolute;left:41454;top:9487;width:6560;height:5554;rotation:-3910311fd" coordorigin="41455,9487" coordsize="6559,5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">
                    <v:shape id="Freeform: Shape 142" o:spid="_x0000_s1084" style="position:absolute;left:44290;top:11961;width:506;height:1487;rotation:180;visibility:visible;mso-wrap-style:square;v-text-anchor:middle" coordsize="50615,148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" path="m25952,148697l10609,125941c3778,109790,,92033,,73393,,54754,3778,36996,10609,20845l24664,,40006,22755v6832,16151,10609,33909,10609,52548c50615,93943,46838,111700,40006,127851l25952,148697xe" fillcolor="#7f7f7f [1612]" stroked="f">
                      <v:stroke joinstyle="miter"/>
                      <v:path arrowok="t" o:connecttype="custom" o:connectlocs="25952,148697;10609,125941;0,73393;10609,20845;24664,0;40006,22755;50615,75303;40006,127851" o:connectangles="0,0,0,0,0,0,0,0"/>
                    </v:shape>
                    <v:shape id="Freeform: Shape 143" o:spid="_x0000_s1085" style="position:absolute;left:44858;top:10839;width:457;height:1687;rotation:3359907fd;visibility:visible;mso-wrap-style:square;v-text-anchor:middle" coordsize="50615,148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" path="m25952,148697l10609,125941c3778,109790,,92033,,73393,,54754,3778,36996,10609,20845l24664,,40006,22755v6832,16151,10609,33909,10609,52548c50615,93943,46838,111700,40006,127851l25952,148697xe" fillcolor="#7f7f7f [1612]" stroked="f">
                      <v:stroke joinstyle="miter"/>
                      <v:path arrowok="t" o:connecttype="custom" o:connectlocs="23442,168724;9583,142903;0,83278;9583,23652;22278,0;36136,25820;45719,85445;36136,145070" o:connectangles="0,0,0,0,0,0,0,0"/>
                    </v:shape>
                    <v:shape id="Freeform: Shape 144" o:spid="_x0000_s1086" style="position:absolute;left:43666;top:11023;width:506;height:1487;rotation:-3998239fd;visibility:visible;mso-wrap-style:square;v-text-anchor:middle" coordsize="50615,148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" path="m25952,148697l10609,125941c3778,109790,,92033,,73393,,54754,3778,36996,10609,20845l24664,,40006,22755v6832,16151,10609,33909,10609,52548c50615,93943,46838,111700,40006,127851l25952,148697xe" fillcolor="#7f7f7f [1612]" stroked="f">
                      <v:stroke joinstyle="miter"/>
                      <v:path arrowok="t" o:connecttype="custom" o:connectlocs="25952,148697;10609,125941;0,73393;10609,20845;24664,0;40006,22755;50615,75303;40006,127851" o:connectangles="0,0,0,0,0,0,0,0"/>
                    </v:shape>
                    <v:shape id="Freeform: Shape 145" o:spid="_x0000_s1087" style="position:absolute;left:44399;top:11952;width:270;height:235;rotation:180;visibility:visible;mso-wrap-style:square;v-text-anchor:middle" coordsize="26947,23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" path="m13462,23506l,3538,23403,r3544,716l26776,1562,13462,23506xe" fillcolor="black [3213]" strokecolor="black [3213]">
                      <v:stroke joinstyle="miter"/>
                      <v:path arrowok="t" o:connecttype="custom" o:connectlocs="13462,23506;0,3538;23403,0;26947,716;26776,1562" o:connectangles="0,0,0,0,0"/>
                    </v:shape>
                    <v:oval id="Oval 146" o:spid="_x0000_s1088" style="position:absolute;left:43080;top:9487;width:2700;height:270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" filled="f" strokecolor="black [3213]">
                      <v:stroke joinstyle="miter"/>
                    </v:oval>
                    <v:oval id="Oval 147" o:spid="_x0000_s1089" style="position:absolute;left:44136;top:11065;width:3878;height:3976;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" filled="f" strokecolor="black [3213]">
                      <v:stroke joinstyle="miter"/>
                    </v:oval>
                    <v:oval id="Oval 148" o:spid="_x0000_s1090" style="position:absolute;left:41455;top:11366;width:3341;height:335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" filled="f" strokecolor="black [3213]">
                      <v:stroke joinstyle="miter"/>
                    </v:oval>
                  </v:group>
                  <v:shape id="Freeform: Shape 149" o:spid="_x0000_s1091" style="position:absolute;left:44987;top:11928;width:612;height:1944;rotation:7886169fd;visibility:visible;mso-wrap-style:square;v-text-anchor:middle" coordsize="66048,1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" path="m13130,165371c4675,145321,,123276,,100136,,76996,4675,54951,13130,34901l36587,,50808,21620v9814,23783,15240,49931,15240,77378c66048,126444,60622,152592,50808,176375l35831,199145,13130,165371xe" fillcolor="#7f7f7f [1612]" stroked="f">
                    <v:stroke joinstyle="miter"/>
                    <v:path arrowok="t" o:connecttype="custom" o:connectlocs="12166,161431;0,97750;12166,34069;33901,0;47079,21105;61200,96639;47079,172173;33201,194400" o:connectangles="0,0,0,0,0,0,0,0"/>
                  </v:shape>
                </v:group>
                <v:group id="Group 150" o:spid="_x0000_s1092" style="position:absolute;left:37921;top:19993;width:4959;height:5076" coordorigin="37921,19993" coordsize="4959,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oval id="Oval 151" o:spid="_x0000_s1093" style="position:absolute;left:37921;top:21418;width:1260;height:126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" filled="f" strokecolor="black [3213]">
                    <v:stroke joinstyle="miter"/>
                  </v:oval>
                  <v:oval id="Oval 152" o:spid="_x0000_s1094" style="position:absolute;left:38435;top:19993;width:1988;height:2046;rotation:-975252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" filled="f" strokecolor="black [3213]">
                    <v:stroke joinstyle="miter"/>
                  </v:oval>
                  <v:shape id="Freeform: Shape 153" o:spid="_x0000_s1095" style="position:absolute;left:38790;top:21807;width:363;height:771;rotation:180;visibility:visible;mso-wrap-style:square;v-text-anchor:middle" coordsize="36316,7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" path="m4154,77165l,56592c,39195,7052,23445,18452,12044l36316,,27826,42054,4154,77165xe" fillcolor="#7f7f7f [1612]" stroked="f">
                    <v:stroke joinstyle="miter"/>
                    <v:path arrowok="t" o:connecttype="custom" o:connectlocs="4154,77165;0,56592;18452,12044;36316,0;27826,42054" o:connectangles="0,0,0,0,0"/>
                  </v:shape>
                  <v:shape id="Freeform: Shape 154" o:spid="_x0000_s1096" style="position:absolute;left:39357;top:21095;width:364;height:772;rotation:-10080669fd;visibility:visible;mso-wrap-style:square;v-text-anchor:middle" coordsize="36316,7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" path="m4154,77165l,56592c,39195,7052,23445,18452,12044l36316,,27826,42054,4154,77165xe" fillcolor="#7f7f7f [1612]" stroked="f">
                    <v:stroke joinstyle="miter"/>
                    <v:path arrowok="t" o:connecttype="custom" o:connectlocs="4154,77165;0,56592;18452,12044;36316,0;27826,42054" o:connectangles="0,0,0,0,0"/>
                  </v:shape>
                  <v:oval id="Oval 155" o:spid="_x0000_s1097" style="position:absolute;left:38740;top:20929;width:4140;height:414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" filled="f" strokecolor="black [3213]">
                    <v:stroke joinstyle="miter"/>
                  </v:oval>
                </v:group>
                <v:group id="Group 156" o:spid="_x0000_s1098" style="position:absolute;left:5242;top:29737;width:5901;height:4140" coordorigin="5242,29737" coordsize="5901,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oval id="Oval 157" o:spid="_x0000_s1099" style="position:absolute;left:8443;top:30540;width:2700;height:270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" fillcolor="white [3212]" strokecolor="black [3213]">
                    <v:stroke joinstyle="miter"/>
                  </v:oval>
                  <v:oval id="Oval 158" o:spid="_x0000_s1100" style="position:absolute;left:5242;top:29737;width:4140;height:414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" filled="f" strokecolor="black [3213]">
                    <v:stroke joinstyle="miter"/>
                  </v:oval>
                  <v:shape id="Freeform: Shape 159" o:spid="_x0000_s1101" style="position:absolute;left:8486;top:30769;width:896;height:2129;rotation:180;visibility:visible;mso-wrap-style:square;v-text-anchor:middle" coordsize="89594,212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" path="m32503,212936l16267,188855c5792,164090,,136862,,108281,,79700,5792,52473,16267,27707l34948,,50053,10185v24431,24430,39541,58180,39541,95459c89594,142923,74484,176673,50053,201103l32503,212936xe" fillcolor="#7f7f7f [1612]" stroked="f">
                    <v:stroke joinstyle="miter"/>
                    <v:path arrowok="t" o:connecttype="custom" o:connectlocs="32503,212936;16267,188855;0,108281;16267,27707;34948,0;50053,10185;89594,105644;50053,201103" o:connectangles="0,0,0,0,0,0,0,0"/>
                  </v:shape>
                </v:group>
                <v:shape id="Freeform: Shape 160" o:spid="_x0000_s1102" style="position:absolute;left:39408;top:20729;width:774;height:1536;rotation:-9752526fd;visibility:visible;mso-wrap-style:square;v-text-anchor:middle" coordsize="81967,153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" path="m17689,153577l7810,138494c2781,126256,,112800,,98676,,56303,25030,19948,60701,4419l81967,,79523,49966c70038,88549,49514,124419,19214,152430r-1525,1147xe" fillcolor="#7f7f7f [1612]" stroked="f">
                  <v:stroke joinstyle="miter"/>
                  <v:path arrowok="t" o:connecttype="custom" o:connectlocs="16696,153577;7372,138494;0,98676;57293,4419;77365,0;75058,49966;18135,152430" o:connectangles="0,0,0,0,0,0,0"/>
                </v:shape>
                <v:shape id="Freeform: Shape 161" o:spid="_x0000_s1103" style="position:absolute;left:38672;top:21311;width:364;height:772;rotation:7246438fd;visibility:visible;mso-wrap-style:square;v-text-anchor:middle" coordsize="36316,7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" path="m4154,77165l,56592c,39195,7052,23445,18452,12044l36316,,27826,42054,4154,77165xe" fillcolor="#7f7f7f [1612]" stroked="f">
                  <v:stroke joinstyle="miter"/>
                  <v:path arrowok="t" o:connecttype="custom" o:connectlocs="4154,77165;0,56592;18452,12044;36316,0;27826,42054" o:connectangles="0,0,0,0,0"/>
                </v:shape>
                <v:shape id="Freeform: Shape 162" o:spid="_x0000_s1104" style="position:absolute;left:39004;top:21798;width:270;height:235;rotation:180;visibility:visible;mso-wrap-style:square;v-text-anchor:middle" coordsize="26947,23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" path="m13462,23506l,3538,23403,r3544,716l26776,1562,13462,23506xe" fillcolor="black [3213]" strokecolor="black [3213]">
                  <v:stroke joinstyle="miter"/>
                  <v:path arrowok="t" o:connecttype="custom" o:connectlocs="13462,23506;0,3538;23403,0;26947,716;26776,1562" o:connectangles="0,0,0,0,0"/>
                </v:shape>
              </v:group>
            </w:pict>
          </mc:Fallback>
        </mc:AlternateContent>
      </w:r>
    </w:p>
    <w:p w14:paraId="105E5E02" w14:textId="1D2086AD" w:rsidR="00723031" w:rsidRDefault="00723031" w:rsidP="00723031">
      <w:pPr>
        <w:spacing w:after="0" w:line="240" w:lineRule="auto"/>
        <w:jc w:val="both"/>
      </w:pPr>
    </w:p>
    <w:p w14:paraId="04934755" w14:textId="48EE3E3C" w:rsidR="00723031" w:rsidRDefault="00723031" w:rsidP="00723031">
      <w:pPr>
        <w:spacing w:after="0" w:line="240" w:lineRule="auto"/>
        <w:jc w:val="both"/>
      </w:pPr>
    </w:p>
    <w:p w14:paraId="07C36FB0" w14:textId="6FA07360" w:rsidR="00723031" w:rsidRDefault="00723031" w:rsidP="00723031">
      <w:pPr>
        <w:spacing w:after="0" w:line="240" w:lineRule="auto"/>
        <w:jc w:val="both"/>
      </w:pPr>
    </w:p>
    <w:p w14:paraId="79770BCE" w14:textId="670CC742" w:rsidR="00723031" w:rsidRDefault="00723031" w:rsidP="00723031">
      <w:pPr>
        <w:spacing w:after="0" w:line="240" w:lineRule="auto"/>
        <w:jc w:val="both"/>
      </w:pPr>
    </w:p>
    <w:p w14:paraId="70451EB1" w14:textId="26B765D6" w:rsidR="00723031" w:rsidRDefault="00723031" w:rsidP="00723031">
      <w:pPr>
        <w:spacing w:after="0" w:line="240" w:lineRule="auto"/>
        <w:jc w:val="both"/>
      </w:pPr>
    </w:p>
    <w:p w14:paraId="64CA8E31" w14:textId="49BDEAA2" w:rsidR="00723031" w:rsidRDefault="00723031" w:rsidP="00723031">
      <w:pPr>
        <w:spacing w:after="0" w:line="240" w:lineRule="auto"/>
        <w:jc w:val="both"/>
      </w:pPr>
    </w:p>
    <w:p w14:paraId="15DF13DC" w14:textId="2A098B95" w:rsidR="00723031" w:rsidRDefault="00723031" w:rsidP="00723031">
      <w:pPr>
        <w:spacing w:after="0" w:line="240" w:lineRule="auto"/>
        <w:jc w:val="both"/>
      </w:pPr>
    </w:p>
    <w:p w14:paraId="4B3C907F" w14:textId="6D8028E8" w:rsidR="00723031" w:rsidRDefault="00723031" w:rsidP="00723031">
      <w:pPr>
        <w:spacing w:after="0" w:line="240" w:lineRule="auto"/>
        <w:jc w:val="both"/>
      </w:pPr>
    </w:p>
    <w:p w14:paraId="68AE4523" w14:textId="009F4F79" w:rsidR="00723031" w:rsidRDefault="00723031" w:rsidP="00723031">
      <w:pPr>
        <w:spacing w:after="0" w:line="240" w:lineRule="auto"/>
        <w:jc w:val="both"/>
      </w:pPr>
    </w:p>
    <w:p w14:paraId="7AB87CD1" w14:textId="1299500C" w:rsidR="00723031" w:rsidRDefault="00723031" w:rsidP="00723031">
      <w:pPr>
        <w:spacing w:after="0" w:line="240" w:lineRule="auto"/>
        <w:jc w:val="both"/>
      </w:pPr>
    </w:p>
    <w:p w14:paraId="1EA08D97" w14:textId="10649A4C" w:rsidR="00723031" w:rsidRDefault="00723031" w:rsidP="00723031">
      <w:pPr>
        <w:spacing w:after="0" w:line="240" w:lineRule="auto"/>
        <w:jc w:val="both"/>
      </w:pPr>
    </w:p>
    <w:p w14:paraId="7E80112D" w14:textId="121FD4B3" w:rsidR="00723031" w:rsidRDefault="00723031" w:rsidP="00723031">
      <w:pPr>
        <w:spacing w:after="0" w:line="240" w:lineRule="auto"/>
        <w:jc w:val="both"/>
      </w:pPr>
    </w:p>
    <w:p w14:paraId="6A2F997D" w14:textId="3F202EAC" w:rsidR="00723031" w:rsidRDefault="00723031" w:rsidP="00723031">
      <w:pPr>
        <w:spacing w:after="0" w:line="240" w:lineRule="auto"/>
        <w:jc w:val="both"/>
      </w:pPr>
    </w:p>
    <w:p w14:paraId="50AB434A" w14:textId="554160AC" w:rsidR="00723031" w:rsidRDefault="00723031" w:rsidP="00723031">
      <w:pPr>
        <w:spacing w:after="0" w:line="240" w:lineRule="auto"/>
        <w:jc w:val="both"/>
      </w:pPr>
    </w:p>
    <w:p w14:paraId="48268AD0" w14:textId="09A82FB9" w:rsidR="00723031" w:rsidRDefault="00723031" w:rsidP="00723031">
      <w:pPr>
        <w:spacing w:after="0" w:line="240" w:lineRule="auto"/>
        <w:jc w:val="both"/>
      </w:pPr>
    </w:p>
    <w:p w14:paraId="143B7DBD" w14:textId="4953719C" w:rsidR="00723031" w:rsidRDefault="00723031" w:rsidP="00723031">
      <w:pPr>
        <w:spacing w:after="0" w:line="240" w:lineRule="auto"/>
        <w:jc w:val="both"/>
      </w:pPr>
    </w:p>
    <w:p w14:paraId="213A3F1F" w14:textId="52944CBF" w:rsidR="00723031" w:rsidRDefault="00723031" w:rsidP="00723031">
      <w:pPr>
        <w:spacing w:after="0" w:line="240" w:lineRule="auto"/>
        <w:jc w:val="both"/>
      </w:pPr>
    </w:p>
    <w:p w14:paraId="1E5115FA" w14:textId="27C4E273" w:rsidR="00723031" w:rsidRDefault="00723031" w:rsidP="00723031">
      <w:pPr>
        <w:spacing w:after="0" w:line="240" w:lineRule="auto"/>
        <w:jc w:val="both"/>
      </w:pPr>
    </w:p>
    <w:p w14:paraId="47302C52" w14:textId="1E2117C3" w:rsidR="00723031" w:rsidRDefault="00723031" w:rsidP="00723031">
      <w:pPr>
        <w:spacing w:after="0" w:line="240" w:lineRule="auto"/>
        <w:jc w:val="both"/>
      </w:pPr>
    </w:p>
    <w:p w14:paraId="769962BD" w14:textId="756DD0C3" w:rsidR="00723031" w:rsidRDefault="00723031" w:rsidP="00723031">
      <w:pPr>
        <w:spacing w:after="0" w:line="240" w:lineRule="auto"/>
        <w:jc w:val="both"/>
      </w:pPr>
    </w:p>
    <w:p w14:paraId="10EEBC75" w14:textId="31C09279" w:rsidR="00723031" w:rsidRDefault="00723031" w:rsidP="00723031">
      <w:pPr>
        <w:spacing w:after="0" w:line="240" w:lineRule="auto"/>
        <w:jc w:val="both"/>
      </w:pPr>
    </w:p>
    <w:p w14:paraId="43BFE7C0" w14:textId="342A88A4" w:rsidR="00723031" w:rsidRDefault="00723031" w:rsidP="00723031">
      <w:pPr>
        <w:spacing w:after="0" w:line="240" w:lineRule="auto"/>
        <w:jc w:val="both"/>
      </w:pPr>
    </w:p>
    <w:p w14:paraId="5EC8D7E3" w14:textId="5A0F1746" w:rsidR="00723031" w:rsidRDefault="00723031" w:rsidP="00723031">
      <w:pPr>
        <w:spacing w:after="0" w:line="240" w:lineRule="auto"/>
        <w:jc w:val="both"/>
      </w:pPr>
    </w:p>
    <w:p w14:paraId="0FFCC348" w14:textId="6EDC5561" w:rsidR="00723031" w:rsidRDefault="00723031" w:rsidP="00723031">
      <w:pPr>
        <w:spacing w:after="0" w:line="240" w:lineRule="auto"/>
        <w:jc w:val="both"/>
      </w:pPr>
    </w:p>
    <w:p w14:paraId="15C45B3C" w14:textId="28ECBCFA" w:rsidR="00723031" w:rsidRDefault="00723031" w:rsidP="00723031">
      <w:pPr>
        <w:spacing w:after="0" w:line="240" w:lineRule="auto"/>
        <w:jc w:val="both"/>
      </w:pPr>
    </w:p>
    <w:p w14:paraId="1D1A94CB" w14:textId="1FCAFEA6" w:rsidR="00723031" w:rsidRDefault="00723031" w:rsidP="00723031">
      <w:pPr>
        <w:spacing w:after="0" w:line="240" w:lineRule="auto"/>
        <w:jc w:val="both"/>
      </w:pPr>
    </w:p>
    <w:p w14:paraId="4997E40C" w14:textId="63146D9C" w:rsidR="00723031" w:rsidRDefault="00723031" w:rsidP="00723031">
      <w:pPr>
        <w:spacing w:after="0" w:line="240" w:lineRule="auto"/>
        <w:jc w:val="both"/>
      </w:pPr>
    </w:p>
    <w:p w14:paraId="21BDDDEE" w14:textId="0BF7A84A" w:rsidR="00723031" w:rsidRDefault="00723031" w:rsidP="00723031">
      <w:pPr>
        <w:spacing w:after="0" w:line="240" w:lineRule="auto"/>
        <w:jc w:val="both"/>
      </w:pPr>
    </w:p>
    <w:p w14:paraId="36FFD488" w14:textId="77777777" w:rsidR="00723031" w:rsidRDefault="00723031" w:rsidP="00723031">
      <w:pPr>
        <w:spacing w:after="0" w:line="240" w:lineRule="auto"/>
        <w:jc w:val="both"/>
      </w:pPr>
    </w:p>
    <w:p w14:paraId="1BB62197" w14:textId="77777777" w:rsidR="00B962CD" w:rsidRDefault="00B962CD" w:rsidP="00B962CD">
      <w:pPr>
        <w:spacing w:after="0" w:line="240" w:lineRule="auto"/>
        <w:jc w:val="both"/>
      </w:pPr>
    </w:p>
    <w:p w14:paraId="35336EB4" w14:textId="77777777" w:rsidR="00B962CD" w:rsidRPr="00E07C56" w:rsidRDefault="00B962CD" w:rsidP="00B962CD">
      <w:pPr>
        <w:spacing w:after="0" w:line="240" w:lineRule="auto"/>
        <w:jc w:val="both"/>
        <w:rPr>
          <w:b/>
          <w:bCs/>
        </w:rPr>
      </w:pPr>
      <w:r>
        <w:rPr>
          <w:b/>
          <w:bCs/>
        </w:rPr>
        <w:lastRenderedPageBreak/>
        <w:t>RCS Evaluation</w:t>
      </w:r>
    </w:p>
    <w:p w14:paraId="112AC8DC" w14:textId="77777777" w:rsidR="00B962CD" w:rsidRDefault="00B962CD" w:rsidP="00B962CD">
      <w:pPr>
        <w:spacing w:after="0" w:line="240" w:lineRule="auto"/>
        <w:jc w:val="both"/>
      </w:pPr>
    </w:p>
    <w:p w14:paraId="31684EC1" w14:textId="056D1AF4" w:rsidR="00B962CD" w:rsidRDefault="00B962CD" w:rsidP="00B962CD">
      <w:pPr>
        <w:spacing w:after="0" w:line="240" w:lineRule="auto"/>
        <w:jc w:val="both"/>
      </w:pPr>
      <w:r>
        <w:t xml:space="preserve">In addition to informing RCS intervention design and selection, the proposed conceptual tools provide a means to assess </w:t>
      </w:r>
      <w:r w:rsidR="00845E3D">
        <w:t>a broader</w:t>
      </w:r>
      <w:r>
        <w:t xml:space="preserve"> RCS effort in a focal area over a defined period. For example, using the measures represented in Figure </w:t>
      </w:r>
      <w:r w:rsidR="00605FD0">
        <w:t>3</w:t>
      </w:r>
      <w:r>
        <w:t>, a funder or group of funders could plot various RCS interventions supported through a single or multiple funding initiative(s) over a given</w:t>
      </w:r>
      <w:r w:rsidRPr="003810A8">
        <w:t xml:space="preserve"> period</w:t>
      </w:r>
      <w:r>
        <w:t>,</w:t>
      </w:r>
      <w:r w:rsidRPr="003810A8">
        <w:t xml:space="preserve"> or a senior management team could review </w:t>
      </w:r>
      <w:r w:rsidR="00845E3D">
        <w:t xml:space="preserve">a series of </w:t>
      </w:r>
      <w:r w:rsidRPr="003810A8">
        <w:t xml:space="preserve">RCS initiatives carried out in their respective </w:t>
      </w:r>
      <w:r>
        <w:t>institution</w:t>
      </w:r>
      <w:r w:rsidRPr="003810A8">
        <w:t xml:space="preserve">.  </w:t>
      </w:r>
      <w:r>
        <w:t xml:space="preserve">The tools could be applied using only the three ‘measures’ of configuration, implementation, and anticipated impact described above, or as illustrated in Figure </w:t>
      </w:r>
      <w:r w:rsidR="00605FD0">
        <w:t>4</w:t>
      </w:r>
      <w:r>
        <w:t xml:space="preserve">, could further incorporate measures of RCS goal and level.  ‘Goal’ in this case recognises that across a portfolio of RCS interventions/programmes, multiple RCS goals may be represented, whilst ‘level’ refers to whether the interventions/programmes focus on individual-, institutional- or systems-level RCS or some combination thereof.  </w:t>
      </w:r>
      <w:r w:rsidRPr="003810A8">
        <w:t xml:space="preserve">Figure </w:t>
      </w:r>
      <w:r w:rsidR="00605FD0">
        <w:t>4</w:t>
      </w:r>
      <w:r w:rsidR="00605FD0" w:rsidRPr="003810A8">
        <w:t xml:space="preserve"> </w:t>
      </w:r>
      <w:r w:rsidRPr="003810A8">
        <w:t xml:space="preserve">illustrates three hypothetical outcomes of this type of exercise. As shown in Figure </w:t>
      </w:r>
      <w:r w:rsidR="00605FD0">
        <w:t>4.</w:t>
      </w:r>
      <w:r w:rsidR="00605FD0" w:rsidRPr="003810A8">
        <w:t>1</w:t>
      </w:r>
      <w:r>
        <w:t>,</w:t>
      </w:r>
      <w:r w:rsidRPr="003810A8">
        <w:t xml:space="preserve"> the collective RCS intervention effort clusters towards the simpler end of the scale both in terms of the complexity of the intervention structure and their respective implementation requirements, and the interventions themselves are highly uniform (in terms of goal, level</w:t>
      </w:r>
      <w:r w:rsidR="006943C3">
        <w:t>,</w:t>
      </w:r>
      <w:r w:rsidRPr="003810A8">
        <w:t xml:space="preserve"> and impact).  In Figure </w:t>
      </w:r>
      <w:r w:rsidR="00605FD0">
        <w:t>4.</w:t>
      </w:r>
      <w:r w:rsidR="00605FD0" w:rsidRPr="003810A8">
        <w:t>2</w:t>
      </w:r>
      <w:r w:rsidRPr="003810A8">
        <w:t xml:space="preserve">, the range of interventions are more diverse and in Figure </w:t>
      </w:r>
      <w:r w:rsidR="00605FD0">
        <w:t>4.</w:t>
      </w:r>
      <w:r w:rsidR="00605FD0" w:rsidRPr="003810A8">
        <w:t xml:space="preserve">3 </w:t>
      </w:r>
      <w:r>
        <w:t xml:space="preserve">they are </w:t>
      </w:r>
      <w:r w:rsidRPr="003810A8">
        <w:t>more diverse again.</w:t>
      </w:r>
      <w:r>
        <w:t xml:space="preserve">  </w:t>
      </w:r>
    </w:p>
    <w:p w14:paraId="06F52006" w14:textId="77777777" w:rsidR="00B962CD" w:rsidRDefault="00B962CD" w:rsidP="00B962CD">
      <w:pPr>
        <w:spacing w:after="0" w:line="240" w:lineRule="auto"/>
        <w:jc w:val="both"/>
      </w:pPr>
    </w:p>
    <w:p w14:paraId="44BFDE3C" w14:textId="3E3B2E0D" w:rsidR="00B962CD" w:rsidRPr="001E100C" w:rsidRDefault="00B962CD" w:rsidP="00B962CD">
      <w:pPr>
        <w:spacing w:after="0" w:line="240" w:lineRule="auto"/>
        <w:jc w:val="both"/>
        <w:rPr>
          <w:rFonts w:cs="Arial"/>
        </w:rPr>
      </w:pPr>
      <w:r>
        <w:t xml:space="preserve">Applying the conceptual tools in this way as depicted in Figure </w:t>
      </w:r>
      <w:r w:rsidR="00605FD0">
        <w:t xml:space="preserve">4 </w:t>
      </w:r>
      <w:r>
        <w:t xml:space="preserve">would expose both gaps and duplication in the </w:t>
      </w:r>
      <w:r w:rsidR="00845E3D">
        <w:t xml:space="preserve">broader </w:t>
      </w:r>
      <w:r>
        <w:t>RCS effort, identify opportunities for cross-programme learning where interventions are sufficiently similar to support comparative analysis</w:t>
      </w:r>
      <w:r w:rsidR="00845E3D">
        <w:t xml:space="preserve"> (which would be especially potent if effective communication channels can be established across the multiple RCS funding agencies for the purpose of shared learning</w:t>
      </w:r>
      <w:r>
        <w:t>), and provide a means to assess the overall level of intervention diversity.  Achieving intervention diversity is important at a ‘systems’ level to support the wide range of capacities needed across a research system, but also within specific components of the broader research system.  For example, strengthening research support and management capacity within a single university may require interventions ranging from the building of physical infrastructure to the provision of leadership training to managerial staff to the automation of complex procurement processes</w:t>
      </w:r>
      <w:r w:rsidR="00EA0BFB">
        <w:fldChar w:fldCharType="begin"/>
      </w:r>
      <w:r w:rsidR="000D3CD4">
        <w:instrText xml:space="preserve"> ADDIN EN.CITE &lt;EndNote&gt;&lt;Cite&gt;&lt;Author&gt;Pulford&lt;/Author&gt;&lt;Year&gt;2020&lt;/Year&gt;&lt;RecNum&gt;17&lt;/RecNum&gt;&lt;DisplayText&gt;&lt;style face="superscript"&gt;11&lt;/style&gt;&lt;/DisplayText&gt;&lt;record&gt;&lt;rec-number&gt;17&lt;/rec-number&gt;&lt;foreign-keys&gt;&lt;key app="EN" db-id="saesatvt0dspwyefaz7x520822s5sxzrad95" timestamp="1611622914"&gt;17&lt;/key&gt;&lt;/foreign-keys&gt;&lt;ref-type name="Journal Article"&gt;17&lt;/ref-type&gt;&lt;contributors&gt;&lt;authors&gt;&lt;author&gt;Pulford, J&lt;/author&gt;&lt;author&gt;Crossman, S&lt;/author&gt;&lt;author&gt;Begg, S&lt;/author&gt;&lt;author&gt;Amegee Quach, J.&lt;/author&gt;&lt;author&gt;Abomo, P&lt;/author&gt;&lt;author&gt;El Hajj, T&lt;/author&gt;&lt;author&gt;Bates, I.&lt;/author&gt;&lt;/authors&gt;&lt;/contributors&gt;&lt;titles&gt;&lt;title&gt;Strengthening research management and support services in sub-Saharan African universities and research institutions [version 2; peer review: 1 approved, 2 approved with reservations]&lt;/title&gt;&lt;secondary-title&gt;AAS Open Research&lt;/secondary-title&gt;&lt;/titles&gt;&lt;periodical&gt;&lt;full-title&gt;AAS Open Research&lt;/full-title&gt;&lt;/periodical&gt;&lt;pages&gt;31&lt;/pages&gt;&lt;volume&gt;3&lt;/volume&gt;&lt;dates&gt;&lt;year&gt;2020&lt;/year&gt;&lt;/dates&gt;&lt;urls&gt;&lt;/urls&gt;&lt;electronic-resource-num&gt;https://doi.org/10.12688/aasopenres.13100.2&lt;/electronic-resource-num&gt;&lt;/record&gt;&lt;/Cite&gt;&lt;/EndNote&gt;</w:instrText>
      </w:r>
      <w:r w:rsidR="00EA0BFB">
        <w:fldChar w:fldCharType="separate"/>
      </w:r>
      <w:r w:rsidR="000D3CD4" w:rsidRPr="000D3CD4">
        <w:rPr>
          <w:noProof/>
          <w:vertAlign w:val="superscript"/>
        </w:rPr>
        <w:t>11</w:t>
      </w:r>
      <w:r w:rsidR="00EA0BFB">
        <w:fldChar w:fldCharType="end"/>
      </w:r>
      <w:r>
        <w:t>.  It may also be argued that when there is a lack of evidence on which RCS interventions are most effective, adopting a ‘diversification’ strategy would both reduce the risk of concentrated investment in what subsequently may prove to be less</w:t>
      </w:r>
      <w:r w:rsidR="006943C3">
        <w:t>-</w:t>
      </w:r>
      <w:r>
        <w:t xml:space="preserve">effective interventions, and provide the necessary platform to support robust evaluation of different intervention types. Based on this diversification principle, of particular concern may be those where the profile of the collective RCS effort resembles the scenario depicted in Figure </w:t>
      </w:r>
      <w:r w:rsidR="00605FD0">
        <w:t>4.1</w:t>
      </w:r>
      <w:r>
        <w:t>, implying a glut of relatively simplistic, low cost and easy to implement RCS interventions</w:t>
      </w:r>
      <w:r w:rsidRPr="001D5F5F">
        <w:t xml:space="preserve"> </w:t>
      </w:r>
      <w:r>
        <w:t xml:space="preserve">with a similar focus. A concentration of RCS effort as depicted in Figure </w:t>
      </w:r>
      <w:r w:rsidR="00605FD0">
        <w:t xml:space="preserve">4.1 </w:t>
      </w:r>
      <w:r>
        <w:t>is unlikely to be sufficiently transformative to realise research-driven impacts on socioeconomic development</w:t>
      </w:r>
      <w:r>
        <w:rPr>
          <w:rFonts w:cs="Arial"/>
        </w:rPr>
        <w:t>.</w:t>
      </w:r>
    </w:p>
    <w:p w14:paraId="0FBD83A2" w14:textId="7C46F6CD" w:rsidR="00B962CD" w:rsidRDefault="00B962CD" w:rsidP="00B962CD">
      <w:pPr>
        <w:spacing w:after="0" w:line="240" w:lineRule="auto"/>
        <w:jc w:val="both"/>
        <w:rPr>
          <w:b/>
          <w:bCs/>
        </w:rPr>
      </w:pPr>
    </w:p>
    <w:p w14:paraId="4977146D" w14:textId="78578079" w:rsidR="00723031" w:rsidRDefault="00723031" w:rsidP="00B962CD">
      <w:pPr>
        <w:spacing w:after="0" w:line="240" w:lineRule="auto"/>
        <w:jc w:val="both"/>
        <w:rPr>
          <w:b/>
          <w:bCs/>
        </w:rPr>
      </w:pPr>
    </w:p>
    <w:p w14:paraId="4FE88ADB" w14:textId="2723D8CA" w:rsidR="00723031" w:rsidRDefault="00723031" w:rsidP="00B962CD">
      <w:pPr>
        <w:spacing w:after="0" w:line="240" w:lineRule="auto"/>
        <w:jc w:val="both"/>
        <w:rPr>
          <w:b/>
          <w:bCs/>
        </w:rPr>
      </w:pPr>
    </w:p>
    <w:p w14:paraId="25408012" w14:textId="367DFF57" w:rsidR="00723031" w:rsidRDefault="00723031" w:rsidP="00B962CD">
      <w:pPr>
        <w:spacing w:after="0" w:line="240" w:lineRule="auto"/>
        <w:jc w:val="both"/>
        <w:rPr>
          <w:b/>
          <w:bCs/>
        </w:rPr>
      </w:pPr>
    </w:p>
    <w:p w14:paraId="1AB98D6A" w14:textId="5B72E90F" w:rsidR="00723031" w:rsidRDefault="00723031" w:rsidP="00B962CD">
      <w:pPr>
        <w:spacing w:after="0" w:line="240" w:lineRule="auto"/>
        <w:jc w:val="both"/>
        <w:rPr>
          <w:b/>
          <w:bCs/>
        </w:rPr>
      </w:pPr>
    </w:p>
    <w:p w14:paraId="6263BE36" w14:textId="27850EB0" w:rsidR="00723031" w:rsidRDefault="00723031" w:rsidP="00B962CD">
      <w:pPr>
        <w:spacing w:after="0" w:line="240" w:lineRule="auto"/>
        <w:jc w:val="both"/>
        <w:rPr>
          <w:b/>
          <w:bCs/>
        </w:rPr>
      </w:pPr>
    </w:p>
    <w:p w14:paraId="36912D16" w14:textId="7A7B72D7" w:rsidR="00723031" w:rsidRDefault="00723031" w:rsidP="00B962CD">
      <w:pPr>
        <w:spacing w:after="0" w:line="240" w:lineRule="auto"/>
        <w:jc w:val="both"/>
        <w:rPr>
          <w:b/>
          <w:bCs/>
        </w:rPr>
      </w:pPr>
    </w:p>
    <w:p w14:paraId="6CF197BE" w14:textId="0B5734C2" w:rsidR="00723031" w:rsidRDefault="00723031" w:rsidP="00B962CD">
      <w:pPr>
        <w:spacing w:after="0" w:line="240" w:lineRule="auto"/>
        <w:jc w:val="both"/>
        <w:rPr>
          <w:b/>
          <w:bCs/>
        </w:rPr>
      </w:pPr>
    </w:p>
    <w:p w14:paraId="2B8FBD23" w14:textId="4457A635" w:rsidR="00723031" w:rsidRDefault="00723031" w:rsidP="00B962CD">
      <w:pPr>
        <w:spacing w:after="0" w:line="240" w:lineRule="auto"/>
        <w:jc w:val="both"/>
        <w:rPr>
          <w:b/>
          <w:bCs/>
        </w:rPr>
      </w:pPr>
    </w:p>
    <w:p w14:paraId="71900576" w14:textId="3D2E6146" w:rsidR="00723031" w:rsidRDefault="00723031" w:rsidP="00B962CD">
      <w:pPr>
        <w:spacing w:after="0" w:line="240" w:lineRule="auto"/>
        <w:jc w:val="both"/>
        <w:rPr>
          <w:b/>
          <w:bCs/>
        </w:rPr>
      </w:pPr>
    </w:p>
    <w:p w14:paraId="3756995D" w14:textId="104663F3" w:rsidR="00723031" w:rsidRDefault="00723031" w:rsidP="00B962CD">
      <w:pPr>
        <w:spacing w:after="0" w:line="240" w:lineRule="auto"/>
        <w:jc w:val="both"/>
        <w:rPr>
          <w:b/>
          <w:bCs/>
        </w:rPr>
      </w:pPr>
    </w:p>
    <w:p w14:paraId="7775089D" w14:textId="5FD856BC" w:rsidR="00723031" w:rsidRDefault="00723031" w:rsidP="00B962CD">
      <w:pPr>
        <w:spacing w:after="0" w:line="240" w:lineRule="auto"/>
        <w:jc w:val="both"/>
        <w:rPr>
          <w:b/>
          <w:bCs/>
        </w:rPr>
      </w:pPr>
    </w:p>
    <w:p w14:paraId="564152D3" w14:textId="77777777" w:rsidR="00723031" w:rsidRDefault="00723031" w:rsidP="00B962CD">
      <w:pPr>
        <w:spacing w:after="0" w:line="240" w:lineRule="auto"/>
        <w:jc w:val="both"/>
        <w:rPr>
          <w:b/>
          <w:bCs/>
        </w:rPr>
        <w:sectPr w:rsidR="00723031" w:rsidSect="00723031">
          <w:pgSz w:w="11906" w:h="16838"/>
          <w:pgMar w:top="1440" w:right="1440" w:bottom="1440" w:left="1440" w:header="709" w:footer="709" w:gutter="0"/>
          <w:cols w:space="708"/>
          <w:docGrid w:linePitch="360"/>
        </w:sectPr>
      </w:pPr>
    </w:p>
    <w:p w14:paraId="09845320" w14:textId="3A310A3D" w:rsidR="00723031" w:rsidRDefault="00723031" w:rsidP="00B962CD">
      <w:pPr>
        <w:spacing w:after="0" w:line="240" w:lineRule="auto"/>
        <w:jc w:val="both"/>
        <w:rPr>
          <w:b/>
          <w:bCs/>
        </w:rPr>
      </w:pPr>
      <w:r>
        <w:rPr>
          <w:b/>
          <w:bCs/>
          <w:noProof/>
        </w:rPr>
        <w:lastRenderedPageBreak/>
        <w:drawing>
          <wp:inline distT="0" distB="0" distL="0" distR="0" wp14:anchorId="7C022D54" wp14:editId="21B34AFA">
            <wp:extent cx="8534106" cy="4853609"/>
            <wp:effectExtent l="0" t="0" r="635" b="444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549789" cy="4862529"/>
                    </a:xfrm>
                    <a:prstGeom prst="rect">
                      <a:avLst/>
                    </a:prstGeom>
                    <a:noFill/>
                  </pic:spPr>
                </pic:pic>
              </a:graphicData>
            </a:graphic>
          </wp:inline>
        </w:drawing>
      </w:r>
    </w:p>
    <w:p w14:paraId="211B9D7D" w14:textId="3B7590D6" w:rsidR="00723031" w:rsidRDefault="00723031" w:rsidP="00B962CD">
      <w:pPr>
        <w:spacing w:after="0" w:line="240" w:lineRule="auto"/>
        <w:jc w:val="both"/>
        <w:rPr>
          <w:b/>
          <w:bCs/>
        </w:rPr>
      </w:pPr>
    </w:p>
    <w:p w14:paraId="28424613" w14:textId="118702B3" w:rsidR="00723031" w:rsidRDefault="00723031" w:rsidP="00B962CD">
      <w:pPr>
        <w:spacing w:after="0" w:line="240" w:lineRule="auto"/>
        <w:jc w:val="both"/>
        <w:rPr>
          <w:b/>
          <w:bCs/>
        </w:rPr>
      </w:pPr>
    </w:p>
    <w:p w14:paraId="037F3E8F" w14:textId="438FA9E6" w:rsidR="00723031" w:rsidRDefault="00723031" w:rsidP="00B962CD">
      <w:pPr>
        <w:spacing w:after="0" w:line="240" w:lineRule="auto"/>
        <w:jc w:val="both"/>
        <w:rPr>
          <w:b/>
          <w:bCs/>
        </w:rPr>
      </w:pPr>
    </w:p>
    <w:p w14:paraId="7975AE00" w14:textId="32A120D9" w:rsidR="00723031" w:rsidRDefault="00723031" w:rsidP="00B962CD">
      <w:pPr>
        <w:spacing w:after="0" w:line="240" w:lineRule="auto"/>
        <w:jc w:val="both"/>
        <w:rPr>
          <w:b/>
          <w:bCs/>
        </w:rPr>
      </w:pPr>
    </w:p>
    <w:p w14:paraId="4E7F9E65" w14:textId="77777777" w:rsidR="00723031" w:rsidRDefault="00723031" w:rsidP="00B962CD">
      <w:pPr>
        <w:spacing w:after="0" w:line="240" w:lineRule="auto"/>
        <w:jc w:val="both"/>
        <w:rPr>
          <w:b/>
          <w:bCs/>
        </w:rPr>
        <w:sectPr w:rsidR="00723031" w:rsidSect="00723031">
          <w:pgSz w:w="16838" w:h="11906" w:orient="landscape"/>
          <w:pgMar w:top="1440" w:right="1440" w:bottom="1440" w:left="1440" w:header="709" w:footer="709" w:gutter="0"/>
          <w:cols w:space="708"/>
          <w:docGrid w:linePitch="360"/>
        </w:sectPr>
      </w:pPr>
    </w:p>
    <w:p w14:paraId="746F9D8A" w14:textId="77777777" w:rsidR="00B962CD" w:rsidRDefault="00B962CD" w:rsidP="00B962CD">
      <w:pPr>
        <w:spacing w:after="0" w:line="240" w:lineRule="auto"/>
        <w:jc w:val="both"/>
        <w:rPr>
          <w:b/>
          <w:bCs/>
        </w:rPr>
      </w:pPr>
      <w:r>
        <w:rPr>
          <w:b/>
          <w:bCs/>
        </w:rPr>
        <w:lastRenderedPageBreak/>
        <w:t>Conclusion</w:t>
      </w:r>
    </w:p>
    <w:p w14:paraId="78FBA01B" w14:textId="77777777" w:rsidR="00B962CD" w:rsidRDefault="00B962CD" w:rsidP="00B962CD">
      <w:pPr>
        <w:spacing w:after="0" w:line="240" w:lineRule="auto"/>
        <w:jc w:val="both"/>
      </w:pPr>
    </w:p>
    <w:p w14:paraId="683A1814" w14:textId="13D5C6B1" w:rsidR="00B962CD" w:rsidRPr="009A3EB5" w:rsidRDefault="00B962CD" w:rsidP="001F623F">
      <w:pPr>
        <w:spacing w:after="0" w:line="240" w:lineRule="auto"/>
        <w:jc w:val="both"/>
      </w:pPr>
      <w:bookmarkStart w:id="3" w:name="_Hlk65010148"/>
      <w:r>
        <w:t>This practice note has presented a set of conceptual tools intended to support the design, selection, and evaluation of RCS interventions and programmes in LMIC settings.  The tools may be used by a wide range of RCS stakeholders, including funders, implementing parties and programme evaluators, to guide decision making in lieu of prefer</w:t>
      </w:r>
      <w:r w:rsidR="00F952DA">
        <w:t>able</w:t>
      </w:r>
      <w:r>
        <w:t xml:space="preserve">, but largely unavailable, empirical evidence.  Use of the tools may be refined as the RCS evidence-base develops, especially in regard to informing the impact weighting of </w:t>
      </w:r>
      <w:r w:rsidR="00D70335">
        <w:t>alternative</w:t>
      </w:r>
      <w:r>
        <w:t xml:space="preserve"> RCS interventions, and the tools themselves may contribute to the development of the evidence-base by facilitating both cross-programme learning and greater diversity in RCS intervention, and therefore, greater opportunity to ‘test’ different intervention types. The conceptual tools are largely neutral with respect to underlying RCS approaches such as whether research excellence or research equity should be prioritised in the capacity strengthening effort</w:t>
      </w:r>
      <w:r>
        <w:fldChar w:fldCharType="begin"/>
      </w:r>
      <w:r w:rsidR="000D3CD4">
        <w:instrText xml:space="preserve"> ADDIN EN.CITE &lt;EndNote&gt;&lt;Cite&gt;&lt;Author&gt;Maher&lt;/Author&gt;&lt;Year&gt;2020&lt;/Year&gt;&lt;RecNum&gt;5859&lt;/RecNum&gt;&lt;DisplayText&gt;&lt;style face="superscript"&gt;12&lt;/style&gt;&lt;/DisplayText&gt;&lt;record&gt;&lt;rec-number&gt;5859&lt;/rec-number&gt;&lt;foreign-keys&gt;&lt;key app="EN" db-id="d29es9208225suevt9j5vsr9epvpwpz2dpr2" timestamp="1591697367"&gt;5859&lt;/key&gt;&lt;/foreign-keys&gt;&lt;ref-type name="Journal Article"&gt;17&lt;/ref-type&gt;&lt;contributors&gt;&lt;authors&gt;&lt;author&gt;Maher, D.&lt;/author&gt;&lt;author&gt;Aseffa, A.&lt;/author&gt;&lt;author&gt;Kay, S.&lt;/author&gt;&lt;author&gt;Tufet Bayona, M.&lt;/author&gt;&lt;/authors&gt;&lt;/contributors&gt;&lt;auth-address&gt;Research Capacity Strengthening, Special Programme for Research and Training in Tropical Diseases, Geneva, Switzerland.&amp;#xD;Armauer Hansen Research Institute (AHRI), Kolfe Keranyo, Jimma Road, ALERT Compound, Addis Ababa, Ethiopia, Addis Ababa, Ethiopia.&amp;#xD;International Operations and Partnerships, Wellcome Trust, London, UK.&amp;#xD;United Kingdom Collaborative on Development Research, c/o Wellcome Trust, London, UK.&lt;/auth-address&gt;&lt;titles&gt;&lt;title&gt;External funding to strengthen capacity for research in low-income and middle-income countries: exigence, excellence and equity&lt;/title&gt;&lt;secondary-title&gt;BMJ Glob Health&lt;/secondary-title&gt;&lt;/titles&gt;&lt;periodical&gt;&lt;full-title&gt;BMJ Glob Health&lt;/full-title&gt;&lt;/periodical&gt;&lt;pages&gt;e002212&lt;/pages&gt;&lt;volume&gt;5&lt;/volume&gt;&lt;number&gt;3&lt;/number&gt;&lt;edition&gt;2020/03/25&lt;/edition&gt;&lt;keywords&gt;&lt;keyword&gt;capacity&lt;/keyword&gt;&lt;keyword&gt;equity&lt;/keyword&gt;&lt;keyword&gt;excellence&lt;/keyword&gt;&lt;keyword&gt;health research&lt;/keyword&gt;&lt;/keywords&gt;&lt;dates&gt;&lt;year&gt;2020&lt;/year&gt;&lt;/dates&gt;&lt;isbn&gt;2059-7908 (Print)&amp;#xD;2059-7908 (Linking)&lt;/isbn&gt;&lt;accession-num&gt;32206346&lt;/accession-num&gt;&lt;urls&gt;&lt;related-urls&gt;&lt;url&gt;https://www.ncbi.nlm.nih.gov/pubmed/32206346&lt;/url&gt;&lt;/related-urls&gt;&lt;/urls&gt;&lt;custom2&gt;PMC7078669&lt;/custom2&gt;&lt;electronic-resource-num&gt;10.1136/bmjgh-2019-002212&lt;/electronic-resource-num&gt;&lt;/record&gt;&lt;/Cite&gt;&lt;/EndNote&gt;</w:instrText>
      </w:r>
      <w:r>
        <w:fldChar w:fldCharType="separate"/>
      </w:r>
      <w:r w:rsidR="000D3CD4" w:rsidRPr="000D3CD4">
        <w:rPr>
          <w:noProof/>
          <w:vertAlign w:val="superscript"/>
        </w:rPr>
        <w:t>12</w:t>
      </w:r>
      <w:r>
        <w:fldChar w:fldCharType="end"/>
      </w:r>
      <w:r>
        <w:t xml:space="preserve"> or the appropriate balance between individual-, institution- or broader systems-level RCS investments</w:t>
      </w:r>
      <w:r>
        <w:fldChar w:fldCharType="begin">
          <w:fldData xml:space="preserve">PEVuZE5vdGU+PENpdGU+PEF1dGhvcj5Nb3JtaW5hPC9BdXRob3I+PFllYXI+MjAxOTwvWWVhcj48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</w:fldData>
        </w:fldChar>
      </w:r>
      <w:r w:rsidR="000D3CD4">
        <w:instrText xml:space="preserve"> ADDIN EN.CITE </w:instrText>
      </w:r>
      <w:r w:rsidR="000D3CD4">
        <w:fldChar w:fldCharType="begin">
          <w:fldData xml:space="preserve">PEVuZE5vdGU+PENpdGU+PEF1dGhvcj5Nb3JtaW5hPC9BdXRob3I+PFllYXI+MjAxOTwvWWVhcj48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</w:fldData>
        </w:fldChar>
      </w:r>
      <w:r w:rsidR="000D3CD4">
        <w:instrText xml:space="preserve"> ADDIN EN.CITE.DATA </w:instrText>
      </w:r>
      <w:r w:rsidR="000D3CD4">
        <w:fldChar w:fldCharType="end"/>
      </w:r>
      <w:r>
        <w:fldChar w:fldCharType="separate"/>
      </w:r>
      <w:r w:rsidR="000D3CD4" w:rsidRPr="000D3CD4">
        <w:rPr>
          <w:noProof/>
          <w:vertAlign w:val="superscript"/>
        </w:rPr>
        <w:t>13</w:t>
      </w:r>
      <w:r>
        <w:fldChar w:fldCharType="end"/>
      </w:r>
      <w:r>
        <w:t xml:space="preserve">.  </w:t>
      </w:r>
      <w:r w:rsidR="008F4761">
        <w:t xml:space="preserve">The conceptual tools may also be applied in those cases where </w:t>
      </w:r>
      <w:r w:rsidR="00F952DA">
        <w:t xml:space="preserve">the </w:t>
      </w:r>
      <w:r w:rsidR="008F4761">
        <w:t xml:space="preserve">RCS </w:t>
      </w:r>
      <w:r w:rsidR="00F952DA">
        <w:t xml:space="preserve">intervention is ‘embedded’ within a larger </w:t>
      </w:r>
      <w:r w:rsidR="008F4761">
        <w:t>research programme as opposed to being the primary programme objective</w:t>
      </w:r>
      <w:r w:rsidR="00F952DA">
        <w:t xml:space="preserve"> in its own right</w:t>
      </w:r>
      <w:r w:rsidR="008F4761">
        <w:t xml:space="preserve">. </w:t>
      </w:r>
      <w:r>
        <w:t xml:space="preserve">Accordingly, the proposed conceptual tools may be used by multiple RCS stakeholders for multiple purposes and may be applied across RCS interventions irrespective of </w:t>
      </w:r>
      <w:r w:rsidR="00F952DA">
        <w:t xml:space="preserve">both scale and </w:t>
      </w:r>
      <w:r>
        <w:t xml:space="preserve">the underlying aim.  </w:t>
      </w:r>
    </w:p>
    <w:bookmarkEnd w:id="3"/>
    <w:p w14:paraId="17BAA33D" w14:textId="76FDC992" w:rsidR="00B962CD" w:rsidRDefault="00B962CD" w:rsidP="001F623F">
      <w:pPr>
        <w:spacing w:after="0" w:line="240" w:lineRule="auto"/>
        <w:jc w:val="both"/>
      </w:pPr>
    </w:p>
    <w:p w14:paraId="6390C422" w14:textId="77777777" w:rsidR="001F623F" w:rsidRDefault="001F623F" w:rsidP="001F623F">
      <w:pPr>
        <w:jc w:val="both"/>
        <w:rPr>
          <w:rFonts w:eastAsia="Times New Roman"/>
        </w:rPr>
      </w:pPr>
      <w:r>
        <w:rPr>
          <w:rFonts w:eastAsia="Times New Roman"/>
        </w:rPr>
        <w:t>The tools, whilst designed to support considered decision-making in an evidence poor environment, are not in themselves sufficient for a full consideration of RCS intervention design, selection and evaluation. For example, key factors in the RCS process such as intervention sustainability or intervention ownership/equitable partnership could potentially be overlooked if the tools are applied without an adequate appreciation of their respective importance. Similarly, RCS design, selection or evaluation decisions that have resulted from the application of the presented tools should not be considered absolute.  Rather, reflection processes should be built into any subsequent RCS intervention or evaluation exercise allowing for the possibility of real-time readjustment based on lessons learned, emerging evidence or change in circumstance. There may even be value in re-applying the tools across the lifespan an RCS intervention/evaluation as a part of the reflection process.</w:t>
      </w:r>
    </w:p>
    <w:p w14:paraId="012AD743" w14:textId="77777777" w:rsidR="001F623F" w:rsidRDefault="001F623F" w:rsidP="00B962CD">
      <w:pPr>
        <w:spacing w:after="0" w:line="240" w:lineRule="auto"/>
        <w:jc w:val="both"/>
      </w:pPr>
    </w:p>
    <w:p w14:paraId="6E152B2E" w14:textId="77777777" w:rsidR="00B962CD" w:rsidRPr="00362C24" w:rsidRDefault="00B962CD" w:rsidP="00B962CD">
      <w:pPr>
        <w:spacing w:after="0" w:line="240" w:lineRule="auto"/>
        <w:jc w:val="both"/>
      </w:pPr>
      <w:r>
        <w:rPr>
          <w:b/>
          <w:bCs/>
        </w:rPr>
        <w:t>R</w:t>
      </w:r>
      <w:r w:rsidRPr="00972F34">
        <w:rPr>
          <w:b/>
          <w:bCs/>
        </w:rPr>
        <w:t>eferences</w:t>
      </w:r>
    </w:p>
    <w:p w14:paraId="3D26839D" w14:textId="77777777" w:rsidR="00B962CD" w:rsidRDefault="00B962CD" w:rsidP="00B962CD">
      <w:pPr>
        <w:spacing w:after="0" w:line="240" w:lineRule="auto"/>
        <w:jc w:val="both"/>
      </w:pPr>
    </w:p>
    <w:p w14:paraId="0ED2FE27" w14:textId="77777777" w:rsidR="000D3CD4" w:rsidRPr="000D3CD4" w:rsidRDefault="00B962CD" w:rsidP="000D3CD4">
      <w:pPr>
        <w:pStyle w:val="EndNoteBibliography"/>
        <w:spacing w:after="0"/>
        <w:ind w:left="720" w:hanging="720"/>
      </w:pPr>
      <w:r>
        <w:fldChar w:fldCharType="begin"/>
      </w:r>
      <w:r>
        <w:instrText xml:space="preserve"> ADDIN EN.REFLIST </w:instrText>
      </w:r>
      <w:r>
        <w:fldChar w:fldCharType="separate"/>
      </w:r>
      <w:r w:rsidR="000D3CD4" w:rsidRPr="000D3CD4">
        <w:t xml:space="preserve">1. Kilmarx PH, Maitin T, Adam T, et al. A Mechanism for Reviewing Investments in Health Research Capacity Strengthening in Low- and Middle-Income Countries. </w:t>
      </w:r>
      <w:r w:rsidR="000D3CD4" w:rsidRPr="000D3CD4">
        <w:rPr>
          <w:i/>
        </w:rPr>
        <w:t>Ann Glob Health</w:t>
      </w:r>
      <w:r w:rsidR="000D3CD4" w:rsidRPr="000D3CD4">
        <w:t xml:space="preserve"> 2020;86(1):92. doi: 10.5334/aogh.2941 [published Online First: 2020/08/25]</w:t>
      </w:r>
    </w:p>
    <w:p w14:paraId="12B2B4F5" w14:textId="77777777" w:rsidR="000D3CD4" w:rsidRPr="000D3CD4" w:rsidRDefault="000D3CD4" w:rsidP="000D3CD4">
      <w:pPr>
        <w:pStyle w:val="EndNoteBibliography"/>
        <w:spacing w:after="0"/>
        <w:ind w:left="720" w:hanging="720"/>
      </w:pPr>
      <w:r w:rsidRPr="000D3CD4">
        <w:t>2. COHRED. Health research: essential link to equity in development. Oxford: Commission on Health Research for Development, 1990.</w:t>
      </w:r>
    </w:p>
    <w:p w14:paraId="230CD422" w14:textId="58E8066E" w:rsidR="000D3CD4" w:rsidRPr="000D3CD4" w:rsidRDefault="000D3CD4" w:rsidP="000D3CD4">
      <w:pPr>
        <w:pStyle w:val="EndNoteBibliography"/>
        <w:spacing w:after="0"/>
        <w:ind w:left="720" w:hanging="720"/>
      </w:pPr>
      <w:r w:rsidRPr="000D3CD4">
        <w:t xml:space="preserve">3. Gregorius S, Dean L, Cole DC, et al. The peer review process for awarding funds to international science research consortia: a qualitative developmental evaluation [version 3; peer review: 2 approved]. </w:t>
      </w:r>
      <w:r w:rsidRPr="000D3CD4">
        <w:rPr>
          <w:i/>
        </w:rPr>
        <w:t>F1000Research</w:t>
      </w:r>
      <w:r w:rsidRPr="000D3CD4">
        <w:t xml:space="preserve"> 2018;6:1808. doi: </w:t>
      </w:r>
      <w:hyperlink r:id="rId14" w:history="1">
        <w:r w:rsidRPr="000D3CD4">
          <w:rPr>
            <w:rStyle w:val="Hyperlink"/>
          </w:rPr>
          <w:t>https://doi.org/10.12688/f1000research.12496.3</w:t>
        </w:r>
      </w:hyperlink>
    </w:p>
    <w:p w14:paraId="26B9212B" w14:textId="77777777" w:rsidR="000D3CD4" w:rsidRPr="000D3CD4" w:rsidRDefault="000D3CD4" w:rsidP="000D3CD4">
      <w:pPr>
        <w:pStyle w:val="EndNoteBibliography"/>
        <w:spacing w:after="0"/>
        <w:ind w:left="720" w:hanging="720"/>
      </w:pPr>
      <w:r w:rsidRPr="000D3CD4">
        <w:t xml:space="preserve">4. Franzen SR, Chandler C, Lang T. Health research capacity development in low and middle income countries: reality or rhetoric? A systematic meta-narrative review of the qualitative literature. </w:t>
      </w:r>
      <w:r w:rsidRPr="000D3CD4">
        <w:rPr>
          <w:i/>
        </w:rPr>
        <w:t>BMJ Open</w:t>
      </w:r>
      <w:r w:rsidRPr="000D3CD4">
        <w:t xml:space="preserve"> 2017;7(1):e012332. doi: 10.1136/bmjopen-2016-012332 [published Online First: 2017/01/31]</w:t>
      </w:r>
    </w:p>
    <w:p w14:paraId="72F6889A" w14:textId="77777777" w:rsidR="000D3CD4" w:rsidRPr="000D3CD4" w:rsidRDefault="000D3CD4" w:rsidP="000D3CD4">
      <w:pPr>
        <w:pStyle w:val="EndNoteBibliography"/>
        <w:spacing w:after="0"/>
        <w:ind w:left="720" w:hanging="720"/>
      </w:pPr>
      <w:r w:rsidRPr="000D3CD4">
        <w:t xml:space="preserve">5. Dean L, Gregorius S, Bates I, et al. Advancing the science of health research capacity strengthening in low-income and middle-income countries: a scoping review of the published literature, 2000-2016. </w:t>
      </w:r>
      <w:r w:rsidRPr="000D3CD4">
        <w:rPr>
          <w:i/>
        </w:rPr>
        <w:t>BMJ Open</w:t>
      </w:r>
      <w:r w:rsidRPr="000D3CD4">
        <w:t xml:space="preserve"> 2017;7(12):e018718. doi: 10.1136/bmjopen-2017-018718 [published Online First: 2017/12/09]</w:t>
      </w:r>
    </w:p>
    <w:p w14:paraId="16B7ECA6" w14:textId="77777777" w:rsidR="000D3CD4" w:rsidRPr="000D3CD4" w:rsidRDefault="000D3CD4" w:rsidP="000D3CD4">
      <w:pPr>
        <w:pStyle w:val="EndNoteBibliography"/>
        <w:spacing w:after="0"/>
        <w:ind w:left="720" w:hanging="720"/>
      </w:pPr>
      <w:r w:rsidRPr="000D3CD4">
        <w:lastRenderedPageBreak/>
        <w:t xml:space="preserve">6. Huber J, Nepal S, Bauer D, et al. Tools and instruments for needs assessment, monitoring and evaluation of health research capacity development activities at the individual and organizational level: a systematic review. </w:t>
      </w:r>
      <w:r w:rsidRPr="000D3CD4">
        <w:rPr>
          <w:i/>
        </w:rPr>
        <w:t>Health Res Policy Syst</w:t>
      </w:r>
      <w:r w:rsidRPr="000D3CD4">
        <w:t xml:space="preserve"> 2015;13:80. doi: 10.1186/s12961-015-0070-3 [published Online First: 2015/12/23]</w:t>
      </w:r>
    </w:p>
    <w:p w14:paraId="33E52A44" w14:textId="77777777" w:rsidR="000D3CD4" w:rsidRPr="000D3CD4" w:rsidRDefault="000D3CD4" w:rsidP="000D3CD4">
      <w:pPr>
        <w:pStyle w:val="EndNoteBibliography"/>
        <w:spacing w:after="0"/>
        <w:ind w:left="720" w:hanging="720"/>
      </w:pPr>
      <w:r w:rsidRPr="000D3CD4">
        <w:t xml:space="preserve">7. Cooke J, Gardois P, Booth A. Uncovering the mechanisms of research capacity development in health and social care: a realist synthesis. </w:t>
      </w:r>
      <w:r w:rsidRPr="000D3CD4">
        <w:rPr>
          <w:i/>
        </w:rPr>
        <w:t>Health Res Policy Syst</w:t>
      </w:r>
      <w:r w:rsidRPr="000D3CD4">
        <w:t xml:space="preserve"> 2018;16(1):93. doi: 10.1186/s12961-018-0363-4 [published Online First: 2018/09/23]</w:t>
      </w:r>
    </w:p>
    <w:p w14:paraId="611C9EBF" w14:textId="77777777" w:rsidR="000D3CD4" w:rsidRPr="000D3CD4" w:rsidRDefault="000D3CD4" w:rsidP="000D3CD4">
      <w:pPr>
        <w:pStyle w:val="EndNoteBibliography"/>
        <w:spacing w:after="0"/>
        <w:ind w:left="720" w:hanging="720"/>
      </w:pPr>
      <w:r w:rsidRPr="000D3CD4">
        <w:t xml:space="preserve">8. Bates I, Boyd A, Smith H, et al. A practical and systematic approach to organisational capacity strengthening for research in the health sector in Africa. </w:t>
      </w:r>
      <w:r w:rsidRPr="000D3CD4">
        <w:rPr>
          <w:i/>
        </w:rPr>
        <w:t>Health Res Policy Syst</w:t>
      </w:r>
      <w:r w:rsidRPr="000D3CD4">
        <w:t xml:space="preserve"> 2014;12:11. doi: 10.1186/1478-4505-12-11 [published Online First: 2014/03/04]</w:t>
      </w:r>
    </w:p>
    <w:p w14:paraId="5EA6168F" w14:textId="77777777" w:rsidR="000D3CD4" w:rsidRPr="000D3CD4" w:rsidRDefault="000D3CD4" w:rsidP="000D3CD4">
      <w:pPr>
        <w:pStyle w:val="EndNoteBibliography"/>
        <w:spacing w:after="0"/>
        <w:ind w:left="720" w:hanging="720"/>
      </w:pPr>
      <w:r w:rsidRPr="000D3CD4">
        <w:t>9. Khisa A, Gitau E, Pulford J, et al. A framework and indicators to improve research capacity strengthening evaluation practice. Liverpool: Liverpool School of Tropical Medicine and the African Population Health Research Centre, 2019.</w:t>
      </w:r>
    </w:p>
    <w:p w14:paraId="6A0CB72B" w14:textId="77777777" w:rsidR="000D3CD4" w:rsidRPr="000D3CD4" w:rsidRDefault="000D3CD4" w:rsidP="000D3CD4">
      <w:pPr>
        <w:pStyle w:val="EndNoteBibliography"/>
        <w:spacing w:after="0"/>
        <w:ind w:left="720" w:hanging="720"/>
      </w:pPr>
      <w:r w:rsidRPr="000D3CD4">
        <w:t>10. ESSENCE on Health Research. Planning, monitoring and evaluation framework for research capacity strengthening. Geneva: TDR/World Health Organisation, 2016.</w:t>
      </w:r>
    </w:p>
    <w:p w14:paraId="35DB9018" w14:textId="3F513ECD" w:rsidR="000D3CD4" w:rsidRPr="000D3CD4" w:rsidRDefault="000D3CD4" w:rsidP="000D3CD4">
      <w:pPr>
        <w:pStyle w:val="EndNoteBibliography"/>
        <w:spacing w:after="0"/>
        <w:ind w:left="720" w:hanging="720"/>
      </w:pPr>
      <w:r w:rsidRPr="000D3CD4">
        <w:t xml:space="preserve">11. Pulford J, Crossman S, Begg S, et al. Strengthening research management and support services in sub-Saharan African universities and research institutions [version 2; peer review: 1 approved, 2 approved with reservations]. </w:t>
      </w:r>
      <w:r w:rsidRPr="000D3CD4">
        <w:rPr>
          <w:i/>
        </w:rPr>
        <w:t>AAS Open Research</w:t>
      </w:r>
      <w:r w:rsidRPr="000D3CD4">
        <w:t xml:space="preserve"> 2020;3:31. doi: </w:t>
      </w:r>
      <w:hyperlink r:id="rId15" w:history="1">
        <w:r w:rsidRPr="000D3CD4">
          <w:rPr>
            <w:rStyle w:val="Hyperlink"/>
          </w:rPr>
          <w:t>https://doi.org/10.12688/aasopenres.13100.2</w:t>
        </w:r>
      </w:hyperlink>
    </w:p>
    <w:p w14:paraId="0CC85E20" w14:textId="77777777" w:rsidR="000D3CD4" w:rsidRPr="000D3CD4" w:rsidRDefault="000D3CD4" w:rsidP="000D3CD4">
      <w:pPr>
        <w:pStyle w:val="EndNoteBibliography"/>
        <w:spacing w:after="0"/>
        <w:ind w:left="720" w:hanging="720"/>
      </w:pPr>
      <w:r w:rsidRPr="000D3CD4">
        <w:t xml:space="preserve">12. Maher D, Aseffa A, Kay S, et al. External funding to strengthen capacity for research in low-income and middle-income countries: exigence, excellence and equity. </w:t>
      </w:r>
      <w:r w:rsidRPr="000D3CD4">
        <w:rPr>
          <w:i/>
        </w:rPr>
        <w:t>BMJ Glob Health</w:t>
      </w:r>
      <w:r w:rsidRPr="000D3CD4">
        <w:t xml:space="preserve"> 2020;5(3):e002212. doi: 10.1136/bmjgh-2019-002212 [published Online First: 2020/03/25]</w:t>
      </w:r>
    </w:p>
    <w:p w14:paraId="51FCCC8A" w14:textId="77777777" w:rsidR="000D3CD4" w:rsidRPr="000D3CD4" w:rsidRDefault="000D3CD4" w:rsidP="000D3CD4">
      <w:pPr>
        <w:pStyle w:val="EndNoteBibliography"/>
        <w:ind w:left="720" w:hanging="720"/>
      </w:pPr>
      <w:r w:rsidRPr="000D3CD4">
        <w:t xml:space="preserve">13. Mormina M. Science, Technology and Innovation as Social Goods for Development: Rethinking Research Capacity Building from Sen's Capabilities Approach. </w:t>
      </w:r>
      <w:r w:rsidRPr="000D3CD4">
        <w:rPr>
          <w:i/>
        </w:rPr>
        <w:t>Sci Eng Ethics</w:t>
      </w:r>
      <w:r w:rsidRPr="000D3CD4">
        <w:t xml:space="preserve"> 2019;25(3):671-92. doi: 10.1007/s11948-018-0037-1 [published Online First: 2018/03/03]</w:t>
      </w:r>
    </w:p>
    <w:p w14:paraId="3E7CDE8A" w14:textId="001A8EC3" w:rsidR="00B962CD" w:rsidRPr="000B1E35" w:rsidRDefault="00B962CD" w:rsidP="00B962CD">
      <w:r>
        <w:fldChar w:fldCharType="end"/>
      </w:r>
    </w:p>
    <w:sectPr w:rsidR="00B962CD" w:rsidRPr="000B1E35" w:rsidSect="0072303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CFFDA7" w14:textId="77777777" w:rsidR="001E0938" w:rsidRDefault="001E0938">
      <w:pPr>
        <w:spacing w:after="0" w:line="240" w:lineRule="auto"/>
      </w:pPr>
      <w:r>
        <w:separator/>
      </w:r>
    </w:p>
  </w:endnote>
  <w:endnote w:type="continuationSeparator" w:id="0">
    <w:p w14:paraId="46586E05" w14:textId="77777777" w:rsidR="001E0938" w:rsidRDefault="001E09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9969447"/>
      <w:docPartObj>
        <w:docPartGallery w:val="Page Numbers (Bottom of Page)"/>
        <w:docPartUnique/>
      </w:docPartObj>
    </w:sdtPr>
    <w:sdtEndPr>
      <w:rPr>
        <w:noProof/>
      </w:rPr>
    </w:sdtEndPr>
    <w:sdtContent>
      <w:p w14:paraId="5D7563F0" w14:textId="77777777" w:rsidR="00665E6C" w:rsidRDefault="00EE0D64">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7B87D297" w14:textId="77777777" w:rsidR="00665E6C" w:rsidRDefault="007230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4E309F" w14:textId="77777777" w:rsidR="001E0938" w:rsidRDefault="001E0938">
      <w:pPr>
        <w:spacing w:after="0" w:line="240" w:lineRule="auto"/>
      </w:pPr>
      <w:r>
        <w:separator/>
      </w:r>
    </w:p>
  </w:footnote>
  <w:footnote w:type="continuationSeparator" w:id="0">
    <w:p w14:paraId="3A68070B" w14:textId="77777777" w:rsidR="001E0938" w:rsidRDefault="001E09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E056E7"/>
    <w:multiLevelType w:val="hybridMultilevel"/>
    <w:tmpl w:val="51628C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esatvt0dspwyefaz7x520822s5sxzrad95&quot;&gt;Editorial library&lt;record-ids&gt;&lt;item&gt;1&lt;/item&gt;&lt;item&gt;2&lt;/item&gt;&lt;item&gt;3&lt;/item&gt;&lt;item&gt;4&lt;/item&gt;&lt;item&gt;5&lt;/item&gt;&lt;item&gt;13&lt;/item&gt;&lt;item&gt;15&lt;/item&gt;&lt;item&gt;16&lt;/item&gt;&lt;item&gt;17&lt;/item&gt;&lt;item&gt;18&lt;/item&gt;&lt;item&gt;19&lt;/item&gt;&lt;/record-ids&gt;&lt;/item&gt;&lt;/Libraries&gt;"/>
  </w:docVars>
  <w:rsids>
    <w:rsidRoot w:val="00B962CD"/>
    <w:rsid w:val="000403D2"/>
    <w:rsid w:val="00062AE1"/>
    <w:rsid w:val="00080064"/>
    <w:rsid w:val="000B1E35"/>
    <w:rsid w:val="000D3CD4"/>
    <w:rsid w:val="00134631"/>
    <w:rsid w:val="00193A2C"/>
    <w:rsid w:val="001E0938"/>
    <w:rsid w:val="001E100C"/>
    <w:rsid w:val="001F623F"/>
    <w:rsid w:val="00226552"/>
    <w:rsid w:val="0026044C"/>
    <w:rsid w:val="00265258"/>
    <w:rsid w:val="00295BA2"/>
    <w:rsid w:val="00350568"/>
    <w:rsid w:val="004051B4"/>
    <w:rsid w:val="00452E30"/>
    <w:rsid w:val="00461771"/>
    <w:rsid w:val="00504818"/>
    <w:rsid w:val="005B6BF9"/>
    <w:rsid w:val="00605FD0"/>
    <w:rsid w:val="006943C3"/>
    <w:rsid w:val="006A3C34"/>
    <w:rsid w:val="00723031"/>
    <w:rsid w:val="00845E3D"/>
    <w:rsid w:val="008D7993"/>
    <w:rsid w:val="008F4761"/>
    <w:rsid w:val="008F7D3B"/>
    <w:rsid w:val="00A861CD"/>
    <w:rsid w:val="00AD51B2"/>
    <w:rsid w:val="00B370E8"/>
    <w:rsid w:val="00B411BB"/>
    <w:rsid w:val="00B67769"/>
    <w:rsid w:val="00B962CD"/>
    <w:rsid w:val="00BB2781"/>
    <w:rsid w:val="00BF030D"/>
    <w:rsid w:val="00C41DB6"/>
    <w:rsid w:val="00CD177C"/>
    <w:rsid w:val="00CF0245"/>
    <w:rsid w:val="00D33EA0"/>
    <w:rsid w:val="00D70335"/>
    <w:rsid w:val="00DC0D96"/>
    <w:rsid w:val="00E14A2F"/>
    <w:rsid w:val="00E60F86"/>
    <w:rsid w:val="00E62CB7"/>
    <w:rsid w:val="00EA0BFB"/>
    <w:rsid w:val="00EE0D64"/>
    <w:rsid w:val="00F92377"/>
    <w:rsid w:val="00F952DA"/>
    <w:rsid w:val="00FE5D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9F26414"/>
  <w15:chartTrackingRefBased/>
  <w15:docId w15:val="{89615970-4EB5-447D-A8D3-8D4D1B02F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62C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62CD"/>
    <w:pPr>
      <w:ind w:left="720"/>
      <w:contextualSpacing/>
    </w:pPr>
  </w:style>
  <w:style w:type="paragraph" w:styleId="Footer">
    <w:name w:val="footer"/>
    <w:basedOn w:val="Normal"/>
    <w:link w:val="FooterChar"/>
    <w:uiPriority w:val="99"/>
    <w:unhideWhenUsed/>
    <w:rsid w:val="00B962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2CD"/>
  </w:style>
  <w:style w:type="paragraph" w:customStyle="1" w:styleId="EndNoteBibliography">
    <w:name w:val="EndNote Bibliography"/>
    <w:basedOn w:val="Normal"/>
    <w:link w:val="EndNoteBibliographyChar"/>
    <w:rsid w:val="00B962C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962CD"/>
    <w:rPr>
      <w:rFonts w:ascii="Calibri" w:hAnsi="Calibri" w:cs="Calibri"/>
      <w:noProof/>
      <w:lang w:val="en-US"/>
    </w:rPr>
  </w:style>
  <w:style w:type="character" w:styleId="CommentReference">
    <w:name w:val="annotation reference"/>
    <w:basedOn w:val="DefaultParagraphFont"/>
    <w:uiPriority w:val="99"/>
    <w:semiHidden/>
    <w:unhideWhenUsed/>
    <w:rsid w:val="00B962CD"/>
    <w:rPr>
      <w:sz w:val="16"/>
      <w:szCs w:val="16"/>
    </w:rPr>
  </w:style>
  <w:style w:type="paragraph" w:styleId="CommentText">
    <w:name w:val="annotation text"/>
    <w:basedOn w:val="Normal"/>
    <w:link w:val="CommentTextChar"/>
    <w:uiPriority w:val="99"/>
    <w:semiHidden/>
    <w:unhideWhenUsed/>
    <w:rsid w:val="00B962CD"/>
    <w:pPr>
      <w:spacing w:line="240" w:lineRule="auto"/>
    </w:pPr>
    <w:rPr>
      <w:sz w:val="20"/>
      <w:szCs w:val="20"/>
    </w:rPr>
  </w:style>
  <w:style w:type="character" w:customStyle="1" w:styleId="CommentTextChar">
    <w:name w:val="Comment Text Char"/>
    <w:basedOn w:val="DefaultParagraphFont"/>
    <w:link w:val="CommentText"/>
    <w:uiPriority w:val="99"/>
    <w:semiHidden/>
    <w:rsid w:val="00B962CD"/>
    <w:rPr>
      <w:sz w:val="20"/>
      <w:szCs w:val="20"/>
    </w:rPr>
  </w:style>
  <w:style w:type="paragraph" w:styleId="CommentSubject">
    <w:name w:val="annotation subject"/>
    <w:basedOn w:val="CommentText"/>
    <w:next w:val="CommentText"/>
    <w:link w:val="CommentSubjectChar"/>
    <w:uiPriority w:val="99"/>
    <w:semiHidden/>
    <w:unhideWhenUsed/>
    <w:rsid w:val="00CF0245"/>
    <w:rPr>
      <w:b/>
      <w:bCs/>
    </w:rPr>
  </w:style>
  <w:style w:type="character" w:customStyle="1" w:styleId="CommentSubjectChar">
    <w:name w:val="Comment Subject Char"/>
    <w:basedOn w:val="CommentTextChar"/>
    <w:link w:val="CommentSubject"/>
    <w:uiPriority w:val="99"/>
    <w:semiHidden/>
    <w:rsid w:val="00CF0245"/>
    <w:rPr>
      <w:b/>
      <w:bCs/>
      <w:sz w:val="20"/>
      <w:szCs w:val="20"/>
    </w:rPr>
  </w:style>
  <w:style w:type="paragraph" w:customStyle="1" w:styleId="EndNoteBibliographyTitle">
    <w:name w:val="EndNote Bibliography Title"/>
    <w:basedOn w:val="Normal"/>
    <w:link w:val="EndNoteBibliographyTitleChar"/>
    <w:rsid w:val="00295BA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5BA2"/>
    <w:rPr>
      <w:rFonts w:ascii="Calibri" w:hAnsi="Calibri" w:cs="Calibri"/>
      <w:noProof/>
      <w:lang w:val="en-US"/>
    </w:rPr>
  </w:style>
  <w:style w:type="character" w:styleId="Hyperlink">
    <w:name w:val="Hyperlink"/>
    <w:basedOn w:val="DefaultParagraphFont"/>
    <w:uiPriority w:val="99"/>
    <w:unhideWhenUsed/>
    <w:rsid w:val="00295BA2"/>
    <w:rPr>
      <w:color w:val="0563C1" w:themeColor="hyperlink"/>
      <w:u w:val="single"/>
    </w:rPr>
  </w:style>
  <w:style w:type="character" w:styleId="UnresolvedMention">
    <w:name w:val="Unresolved Mention"/>
    <w:basedOn w:val="DefaultParagraphFont"/>
    <w:uiPriority w:val="99"/>
    <w:semiHidden/>
    <w:unhideWhenUsed/>
    <w:rsid w:val="00295B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Justin.pulford@lstmed.ac.uk"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https://doi.org/10.12688/aasopenres.13100.2" TargetMode="Externa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doi.org/10.12688/f1000research.12496.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0</Pages>
  <Words>4729</Words>
  <Characters>26961</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ulford</dc:creator>
  <cp:keywords/>
  <dc:description/>
  <cp:lastModifiedBy>Susie Crossman</cp:lastModifiedBy>
  <cp:revision>3</cp:revision>
  <dcterms:created xsi:type="dcterms:W3CDTF">2021-03-05T09:49:00Z</dcterms:created>
  <dcterms:modified xsi:type="dcterms:W3CDTF">2021-03-05T09:53:00Z</dcterms:modified>
</cp:coreProperties>
</file>